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jpeg"/>
  <Override PartName="/word/media/image13.jpg" ContentType="image/jpeg"/>
  <Override PartName="/word/media/image14.jpg" ContentType="image/jpeg"/>
  <Override PartName="/word/media/image15.jpg" ContentType="image/jpeg"/>
  <Override PartName="/word/media/image16.jpg" ContentType="image/jpeg"/>
  <Override PartName="/word/media/image17.jpg" ContentType="image/jpeg"/>
  <Override PartName="/word/media/image18.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0B6790" w:rsidRDefault="00472314" w:rsidP="00DA5C75">
      <w:pPr>
        <w:jc w:val="center"/>
        <w:rPr>
          <w:b/>
          <w:bCs/>
        </w:rPr>
      </w:pPr>
      <w:r w:rsidRPr="000B6790">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0B6790" w:rsidRDefault="00472314" w:rsidP="00DA5C75">
      <w:pPr>
        <w:jc w:val="center"/>
        <w:rPr>
          <w:b/>
          <w:bCs/>
        </w:rPr>
      </w:pPr>
      <w:r w:rsidRPr="000B6790">
        <w:rPr>
          <w:b/>
          <w:bCs/>
        </w:rPr>
        <w:t>DESIGN AND IMPLEMENTATION OF A WEB-BASED RADIO AUDIENCE MEASUREMENT SYSTEM</w:t>
      </w:r>
    </w:p>
    <w:p w14:paraId="503FDA29" w14:textId="77777777" w:rsidR="00472314" w:rsidRPr="000B6790" w:rsidRDefault="00472314" w:rsidP="00DA5C75">
      <w:pPr>
        <w:jc w:val="center"/>
        <w:rPr>
          <w:b/>
          <w:bCs/>
        </w:rPr>
      </w:pPr>
    </w:p>
    <w:p w14:paraId="3CA13CA6" w14:textId="77777777" w:rsidR="00472314" w:rsidRPr="000B6790" w:rsidRDefault="00472314" w:rsidP="00DA5C75">
      <w:pPr>
        <w:jc w:val="center"/>
        <w:rPr>
          <w:b/>
          <w:bCs/>
        </w:rPr>
      </w:pPr>
      <w:r w:rsidRPr="000B6790">
        <w:rPr>
          <w:b/>
          <w:bCs/>
        </w:rPr>
        <w:t>BY</w:t>
      </w:r>
    </w:p>
    <w:p w14:paraId="10A07969" w14:textId="77777777" w:rsidR="00472314" w:rsidRPr="000B6790" w:rsidRDefault="00472314" w:rsidP="00DA5C75">
      <w:pPr>
        <w:jc w:val="center"/>
        <w:rPr>
          <w:b/>
          <w:bCs/>
        </w:rPr>
      </w:pPr>
      <w:r w:rsidRPr="000B6790">
        <w:rPr>
          <w:b/>
          <w:bCs/>
        </w:rPr>
        <w:t>AYEGBA JESSE-JOSEPH, ANIBE</w:t>
      </w:r>
    </w:p>
    <w:p w14:paraId="775E6118" w14:textId="77777777" w:rsidR="00472314" w:rsidRPr="000B6790" w:rsidRDefault="00472314" w:rsidP="00DA5C75">
      <w:pPr>
        <w:jc w:val="center"/>
        <w:rPr>
          <w:b/>
          <w:bCs/>
        </w:rPr>
      </w:pPr>
      <w:r w:rsidRPr="000B6790">
        <w:rPr>
          <w:b/>
          <w:bCs/>
        </w:rPr>
        <w:t>(16CK020793)</w:t>
      </w:r>
    </w:p>
    <w:p w14:paraId="7ABFDF82" w14:textId="77777777" w:rsidR="00472314" w:rsidRPr="000B6790" w:rsidRDefault="00472314" w:rsidP="00DA5C75">
      <w:pPr>
        <w:jc w:val="center"/>
        <w:rPr>
          <w:b/>
          <w:bCs/>
        </w:rPr>
      </w:pPr>
    </w:p>
    <w:p w14:paraId="2DEE7FEE" w14:textId="77777777" w:rsidR="00472314" w:rsidRPr="000B6790" w:rsidRDefault="00472314" w:rsidP="00DA5C75">
      <w:pPr>
        <w:jc w:val="center"/>
        <w:rPr>
          <w:b/>
          <w:bCs/>
        </w:rPr>
      </w:pPr>
      <w:r w:rsidRPr="000B6790">
        <w:rPr>
          <w:b/>
          <w:bCs/>
        </w:rPr>
        <w:t>SUBMITTED TO</w:t>
      </w:r>
    </w:p>
    <w:p w14:paraId="31AE911F" w14:textId="77777777" w:rsidR="00472314" w:rsidRPr="000B6790" w:rsidRDefault="00472314" w:rsidP="00DA5C75">
      <w:pPr>
        <w:jc w:val="center"/>
        <w:rPr>
          <w:b/>
          <w:bCs/>
        </w:rPr>
      </w:pPr>
      <w:r w:rsidRPr="000B6790">
        <w:rPr>
          <w:b/>
          <w:bCs/>
        </w:rPr>
        <w:t>THE DEPARTMENT OF ELECTRICAL AND INFORMATION ENGINEERING,</w:t>
      </w:r>
    </w:p>
    <w:p w14:paraId="11022CEE" w14:textId="77777777" w:rsidR="00472314" w:rsidRPr="000B6790" w:rsidRDefault="00472314" w:rsidP="00DA5C75">
      <w:pPr>
        <w:jc w:val="center"/>
        <w:rPr>
          <w:b/>
          <w:bCs/>
        </w:rPr>
      </w:pPr>
      <w:r w:rsidRPr="000B6790">
        <w:rPr>
          <w:b/>
          <w:bCs/>
        </w:rPr>
        <w:t>COLLEGE OF ENGINEERING,</w:t>
      </w:r>
    </w:p>
    <w:p w14:paraId="1B8251B2" w14:textId="77777777" w:rsidR="00472314" w:rsidRPr="000B6790" w:rsidRDefault="00472314" w:rsidP="00DA5C75">
      <w:pPr>
        <w:jc w:val="center"/>
        <w:rPr>
          <w:b/>
          <w:bCs/>
        </w:rPr>
      </w:pPr>
      <w:r w:rsidRPr="000B6790">
        <w:rPr>
          <w:b/>
          <w:bCs/>
        </w:rPr>
        <w:t>COVENANT UNIVERSITY</w:t>
      </w:r>
    </w:p>
    <w:p w14:paraId="7184EC15" w14:textId="77777777" w:rsidR="00472314" w:rsidRPr="000B6790" w:rsidRDefault="00472314" w:rsidP="00DA5C75">
      <w:pPr>
        <w:jc w:val="center"/>
        <w:rPr>
          <w:b/>
          <w:bCs/>
        </w:rPr>
      </w:pPr>
    </w:p>
    <w:p w14:paraId="1361DA57" w14:textId="77777777" w:rsidR="00472314" w:rsidRPr="000B6790" w:rsidRDefault="00472314" w:rsidP="00DA5C75">
      <w:pPr>
        <w:jc w:val="center"/>
        <w:rPr>
          <w:b/>
          <w:bCs/>
        </w:rPr>
      </w:pPr>
      <w:r w:rsidRPr="000B6790">
        <w:rPr>
          <w:b/>
          <w:bCs/>
        </w:rPr>
        <w:t>IN PARTIAL FULFILLMENT FOR THE AWARD OF THE DEGREE OF BACHELOR OF ENGINEERING (B.ENG.), ELECTRICAL AND ELECTRONICS ENGINEERING, COVENANT UNIVERSITY, OTA, OGUN STATE, NIGERIA</w:t>
      </w:r>
    </w:p>
    <w:p w14:paraId="2C02070F" w14:textId="77777777" w:rsidR="00472314" w:rsidRPr="000B6790" w:rsidRDefault="00472314" w:rsidP="00DA5C75">
      <w:pPr>
        <w:jc w:val="center"/>
        <w:rPr>
          <w:b/>
          <w:bCs/>
        </w:rPr>
      </w:pPr>
    </w:p>
    <w:p w14:paraId="64D5A0EA" w14:textId="1FA9E0D9" w:rsidR="00472314" w:rsidRPr="000B6790" w:rsidRDefault="003D0B1A" w:rsidP="00DA5C75">
      <w:pPr>
        <w:jc w:val="center"/>
        <w:rPr>
          <w:b/>
          <w:bCs/>
        </w:rPr>
      </w:pPr>
      <w:r w:rsidRPr="000B6790">
        <w:rPr>
          <w:b/>
          <w:bCs/>
        </w:rPr>
        <w:t>JULY</w:t>
      </w:r>
      <w:r w:rsidR="00472314" w:rsidRPr="000B6790">
        <w:rPr>
          <w:b/>
          <w:bCs/>
        </w:rPr>
        <w:t xml:space="preserve"> 2021</w:t>
      </w:r>
    </w:p>
    <w:p w14:paraId="728B225F" w14:textId="77777777" w:rsidR="00472314" w:rsidRPr="000B6790" w:rsidRDefault="00472314" w:rsidP="00DA5C75">
      <w:pPr>
        <w:jc w:val="both"/>
      </w:pPr>
    </w:p>
    <w:p w14:paraId="5EB28FE5" w14:textId="77777777" w:rsidR="00472314" w:rsidRPr="000B6790" w:rsidRDefault="00472314" w:rsidP="00DA5C75">
      <w:pPr>
        <w:jc w:val="both"/>
      </w:pPr>
    </w:p>
    <w:p w14:paraId="034727ED" w14:textId="77777777" w:rsidR="00472314" w:rsidRPr="000B6790" w:rsidRDefault="00472314" w:rsidP="00DA5C75">
      <w:pPr>
        <w:jc w:val="both"/>
      </w:pPr>
    </w:p>
    <w:p w14:paraId="5BD35981" w14:textId="77777777" w:rsidR="00472314" w:rsidRPr="000B6790" w:rsidRDefault="00472314" w:rsidP="00DA5C75">
      <w:pPr>
        <w:jc w:val="both"/>
      </w:pPr>
    </w:p>
    <w:p w14:paraId="561DA2B9" w14:textId="77777777" w:rsidR="00472314" w:rsidRPr="000B6790" w:rsidRDefault="00472314" w:rsidP="00DA5C75">
      <w:pPr>
        <w:pStyle w:val="headings"/>
      </w:pPr>
      <w:r w:rsidRPr="000B6790">
        <w:lastRenderedPageBreak/>
        <w:t>DECLARATION</w:t>
      </w:r>
    </w:p>
    <w:p w14:paraId="49F88386" w14:textId="77777777" w:rsidR="00472314" w:rsidRPr="000B6790" w:rsidRDefault="00472314" w:rsidP="00DA5C75">
      <w:pPr>
        <w:jc w:val="both"/>
      </w:pPr>
      <w:r w:rsidRPr="000B6790">
        <w:t xml:space="preserve">I hereby declare that the work detailed in this report was completed by me under the supervision of Engr. Omoruyi </w:t>
      </w:r>
      <w:proofErr w:type="spellStart"/>
      <w:r w:rsidRPr="000B6790">
        <w:t>Osemwegie</w:t>
      </w:r>
      <w:proofErr w:type="spellEnd"/>
      <w:r w:rsidRPr="000B6790">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0B6790" w:rsidRDefault="00472314" w:rsidP="00DA5C75">
      <w:pPr>
        <w:jc w:val="both"/>
      </w:pPr>
    </w:p>
    <w:p w14:paraId="24DC1E7F" w14:textId="77777777" w:rsidR="00472314" w:rsidRPr="000B6790" w:rsidRDefault="00472314" w:rsidP="00DA5C75">
      <w:pPr>
        <w:jc w:val="center"/>
      </w:pPr>
      <w:r w:rsidRPr="000B6790">
        <w:t>…………………………………….</w:t>
      </w:r>
    </w:p>
    <w:p w14:paraId="2B8AB9AA" w14:textId="77777777" w:rsidR="00472314" w:rsidRPr="000B6790" w:rsidRDefault="00472314" w:rsidP="00DA5C75">
      <w:pPr>
        <w:jc w:val="center"/>
      </w:pPr>
      <w:r w:rsidRPr="000B6790">
        <w:t>AYEGBA JESSE-JOSEPH ANIBE</w:t>
      </w:r>
    </w:p>
    <w:p w14:paraId="04018C33" w14:textId="77777777" w:rsidR="00472314" w:rsidRPr="000B6790" w:rsidRDefault="00472314" w:rsidP="00DA5C75">
      <w:pPr>
        <w:jc w:val="center"/>
      </w:pPr>
      <w:r w:rsidRPr="000B6790">
        <w:t>16CK020793</w:t>
      </w:r>
    </w:p>
    <w:p w14:paraId="4A6C210C" w14:textId="77777777" w:rsidR="00472314" w:rsidRPr="000B6790" w:rsidRDefault="00472314" w:rsidP="00DA5C75">
      <w:pPr>
        <w:jc w:val="both"/>
      </w:pPr>
    </w:p>
    <w:p w14:paraId="313C9CC1" w14:textId="77777777" w:rsidR="00472314" w:rsidRPr="000B6790" w:rsidRDefault="00472314" w:rsidP="00DA5C75">
      <w:pPr>
        <w:spacing w:line="259" w:lineRule="auto"/>
        <w:jc w:val="both"/>
      </w:pPr>
      <w:r w:rsidRPr="000B6790">
        <w:br w:type="page"/>
      </w:r>
    </w:p>
    <w:p w14:paraId="7D567851" w14:textId="77777777" w:rsidR="00472314" w:rsidRPr="000B6790" w:rsidRDefault="00472314" w:rsidP="00DA5C75">
      <w:pPr>
        <w:pStyle w:val="headings"/>
      </w:pPr>
      <w:r w:rsidRPr="000B6790">
        <w:lastRenderedPageBreak/>
        <w:t>CERTIFICATION</w:t>
      </w:r>
    </w:p>
    <w:p w14:paraId="7952C451" w14:textId="4A6CB9D6" w:rsidR="00472314" w:rsidRPr="000B6790" w:rsidRDefault="00472314" w:rsidP="00DA5C75">
      <w:pPr>
        <w:jc w:val="both"/>
      </w:pPr>
      <w:r w:rsidRPr="000B6790">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Pr="000B6790" w:rsidRDefault="00472314" w:rsidP="00DA5C7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rsidRPr="000B6790" w14:paraId="57F2330D" w14:textId="77777777" w:rsidTr="00180C0B">
        <w:tc>
          <w:tcPr>
            <w:tcW w:w="2785" w:type="dxa"/>
          </w:tcPr>
          <w:p w14:paraId="4659968C" w14:textId="77777777" w:rsidR="00472314" w:rsidRPr="000B6790" w:rsidRDefault="00472314" w:rsidP="00DA5C75">
            <w:pPr>
              <w:pStyle w:val="Default"/>
              <w:jc w:val="both"/>
            </w:pPr>
            <w:r w:rsidRPr="000B6790">
              <w:rPr>
                <w:b/>
                <w:bCs/>
              </w:rPr>
              <w:t xml:space="preserve">Student: </w:t>
            </w:r>
          </w:p>
        </w:tc>
        <w:tc>
          <w:tcPr>
            <w:tcW w:w="6565" w:type="dxa"/>
          </w:tcPr>
          <w:p w14:paraId="75F14F19" w14:textId="77777777" w:rsidR="00472314" w:rsidRPr="000B6790" w:rsidRDefault="00472314" w:rsidP="00DA5C75">
            <w:pPr>
              <w:pStyle w:val="Default"/>
              <w:tabs>
                <w:tab w:val="left" w:pos="4785"/>
              </w:tabs>
              <w:jc w:val="both"/>
            </w:pPr>
            <w:r w:rsidRPr="000B6790">
              <w:t xml:space="preserve">Name: AYEGBA JESSE-JOSEPH ANIBE </w:t>
            </w:r>
            <w:r w:rsidRPr="000B6790">
              <w:tab/>
            </w:r>
          </w:p>
          <w:p w14:paraId="457474E8" w14:textId="77777777" w:rsidR="00472314" w:rsidRPr="000B6790" w:rsidRDefault="00472314" w:rsidP="00DA5C75">
            <w:pPr>
              <w:pStyle w:val="Default"/>
              <w:tabs>
                <w:tab w:val="left" w:pos="4785"/>
              </w:tabs>
              <w:jc w:val="both"/>
            </w:pPr>
          </w:p>
          <w:p w14:paraId="1FB5C7D1" w14:textId="77777777" w:rsidR="00472314" w:rsidRPr="000B6790" w:rsidRDefault="00472314" w:rsidP="00DA5C75">
            <w:pPr>
              <w:pStyle w:val="Default"/>
              <w:jc w:val="both"/>
            </w:pPr>
          </w:p>
          <w:p w14:paraId="1BBF671B" w14:textId="77777777" w:rsidR="00472314" w:rsidRPr="000B6790" w:rsidRDefault="00472314" w:rsidP="00DA5C75">
            <w:pPr>
              <w:pStyle w:val="Default"/>
              <w:jc w:val="both"/>
            </w:pPr>
            <w:r w:rsidRPr="000B6790">
              <w:t xml:space="preserve">Sign: ___________________ Date: ________________ </w:t>
            </w:r>
          </w:p>
          <w:p w14:paraId="18E349E8" w14:textId="77777777" w:rsidR="00472314" w:rsidRPr="000B6790" w:rsidRDefault="00472314" w:rsidP="00DA5C75">
            <w:pPr>
              <w:pStyle w:val="Default"/>
              <w:jc w:val="both"/>
            </w:pPr>
          </w:p>
          <w:p w14:paraId="62970D9D" w14:textId="77777777" w:rsidR="00472314" w:rsidRPr="000B6790" w:rsidRDefault="00472314" w:rsidP="00DA5C75">
            <w:pPr>
              <w:pStyle w:val="Default"/>
              <w:jc w:val="both"/>
            </w:pPr>
          </w:p>
        </w:tc>
      </w:tr>
      <w:tr w:rsidR="00472314" w:rsidRPr="000B6790" w14:paraId="5706F19C" w14:textId="77777777" w:rsidTr="00180C0B">
        <w:tc>
          <w:tcPr>
            <w:tcW w:w="2785" w:type="dxa"/>
          </w:tcPr>
          <w:p w14:paraId="019D4C99" w14:textId="77777777" w:rsidR="00472314" w:rsidRPr="000B6790" w:rsidRDefault="00472314" w:rsidP="00DA5C75">
            <w:pPr>
              <w:pStyle w:val="Default"/>
              <w:jc w:val="both"/>
            </w:pPr>
            <w:r w:rsidRPr="000B6790">
              <w:rPr>
                <w:b/>
                <w:bCs/>
              </w:rPr>
              <w:t xml:space="preserve">Supervisor: </w:t>
            </w:r>
          </w:p>
        </w:tc>
        <w:tc>
          <w:tcPr>
            <w:tcW w:w="6565" w:type="dxa"/>
          </w:tcPr>
          <w:p w14:paraId="0A903904" w14:textId="77777777" w:rsidR="00472314" w:rsidRPr="000B6790" w:rsidRDefault="00472314" w:rsidP="00DA5C75">
            <w:pPr>
              <w:pStyle w:val="Default"/>
              <w:jc w:val="both"/>
            </w:pPr>
            <w:r w:rsidRPr="000B6790">
              <w:t xml:space="preserve">Name: Engr. Omoruyi </w:t>
            </w:r>
            <w:proofErr w:type="spellStart"/>
            <w:r w:rsidRPr="000B6790">
              <w:t>Osemwegie</w:t>
            </w:r>
            <w:proofErr w:type="spellEnd"/>
            <w:r w:rsidRPr="000B6790">
              <w:t xml:space="preserve"> </w:t>
            </w:r>
          </w:p>
          <w:p w14:paraId="59E8011B" w14:textId="77777777" w:rsidR="00472314" w:rsidRPr="000B6790" w:rsidRDefault="00472314" w:rsidP="00DA5C75">
            <w:pPr>
              <w:pStyle w:val="Default"/>
              <w:jc w:val="both"/>
            </w:pPr>
          </w:p>
          <w:p w14:paraId="347F460F" w14:textId="77777777" w:rsidR="00472314" w:rsidRPr="000B6790" w:rsidRDefault="00472314" w:rsidP="00DA5C75">
            <w:pPr>
              <w:pStyle w:val="Default"/>
              <w:jc w:val="both"/>
            </w:pPr>
          </w:p>
          <w:p w14:paraId="11AF7622" w14:textId="77777777" w:rsidR="00472314" w:rsidRPr="000B6790" w:rsidRDefault="00472314" w:rsidP="00DA5C75">
            <w:pPr>
              <w:pStyle w:val="Default"/>
              <w:jc w:val="both"/>
            </w:pPr>
            <w:r w:rsidRPr="000B6790">
              <w:t xml:space="preserve">Sign: ___________________ Date: ________________ </w:t>
            </w:r>
          </w:p>
          <w:p w14:paraId="1353B12C" w14:textId="77777777" w:rsidR="00472314" w:rsidRPr="000B6790" w:rsidRDefault="00472314" w:rsidP="00DA5C75">
            <w:pPr>
              <w:pStyle w:val="Default"/>
              <w:jc w:val="both"/>
            </w:pPr>
          </w:p>
          <w:p w14:paraId="0CC0AF04" w14:textId="77777777" w:rsidR="00472314" w:rsidRPr="000B6790" w:rsidRDefault="00472314" w:rsidP="00DA5C75">
            <w:pPr>
              <w:pStyle w:val="Default"/>
              <w:jc w:val="both"/>
            </w:pPr>
          </w:p>
        </w:tc>
      </w:tr>
      <w:tr w:rsidR="00472314" w:rsidRPr="000B6790" w14:paraId="17B04165" w14:textId="77777777" w:rsidTr="00180C0B">
        <w:tc>
          <w:tcPr>
            <w:tcW w:w="2785" w:type="dxa"/>
          </w:tcPr>
          <w:p w14:paraId="406FE09D" w14:textId="77777777" w:rsidR="00472314" w:rsidRPr="000B6790" w:rsidRDefault="00472314" w:rsidP="00DA5C75">
            <w:pPr>
              <w:pStyle w:val="Default"/>
              <w:jc w:val="both"/>
            </w:pPr>
            <w:r w:rsidRPr="000B6790">
              <w:rPr>
                <w:b/>
                <w:bCs/>
              </w:rPr>
              <w:t xml:space="preserve">HOD: </w:t>
            </w:r>
          </w:p>
        </w:tc>
        <w:tc>
          <w:tcPr>
            <w:tcW w:w="6565" w:type="dxa"/>
          </w:tcPr>
          <w:p w14:paraId="1F08B2F1" w14:textId="77777777" w:rsidR="00472314" w:rsidRPr="000B6790" w:rsidRDefault="00472314" w:rsidP="00DA5C75">
            <w:pPr>
              <w:pStyle w:val="Default"/>
              <w:jc w:val="both"/>
            </w:pPr>
            <w:r w:rsidRPr="000B6790">
              <w:t xml:space="preserve">Name: Prof. Emmanuel </w:t>
            </w:r>
            <w:proofErr w:type="spellStart"/>
            <w:r w:rsidRPr="000B6790">
              <w:t>Adetiba</w:t>
            </w:r>
            <w:proofErr w:type="spellEnd"/>
          </w:p>
          <w:p w14:paraId="2BC57B1A" w14:textId="77777777" w:rsidR="00472314" w:rsidRPr="000B6790" w:rsidRDefault="00472314" w:rsidP="00DA5C75">
            <w:pPr>
              <w:pStyle w:val="Default"/>
              <w:jc w:val="both"/>
            </w:pPr>
          </w:p>
          <w:p w14:paraId="52106D16" w14:textId="77777777" w:rsidR="00472314" w:rsidRPr="000B6790" w:rsidRDefault="00472314" w:rsidP="00DA5C75">
            <w:pPr>
              <w:pStyle w:val="Default"/>
              <w:jc w:val="both"/>
            </w:pPr>
          </w:p>
          <w:p w14:paraId="5B35BA42" w14:textId="77777777" w:rsidR="00472314" w:rsidRPr="000B6790" w:rsidRDefault="00472314" w:rsidP="00DA5C75">
            <w:pPr>
              <w:pStyle w:val="Default"/>
              <w:jc w:val="both"/>
            </w:pPr>
            <w:r w:rsidRPr="000B6790">
              <w:t xml:space="preserve">Sign: ___________________ Date: ________________ </w:t>
            </w:r>
          </w:p>
          <w:p w14:paraId="37376AF1" w14:textId="77777777" w:rsidR="00472314" w:rsidRPr="000B6790" w:rsidRDefault="00472314" w:rsidP="00DA5C75">
            <w:pPr>
              <w:pStyle w:val="Default"/>
              <w:jc w:val="both"/>
            </w:pPr>
          </w:p>
          <w:p w14:paraId="640E67C8" w14:textId="77777777" w:rsidR="00472314" w:rsidRPr="000B6790" w:rsidRDefault="00472314" w:rsidP="00DA5C75">
            <w:pPr>
              <w:pStyle w:val="Default"/>
              <w:jc w:val="both"/>
            </w:pPr>
            <w:r w:rsidRPr="000B6790">
              <w:t xml:space="preserve"> </w:t>
            </w:r>
          </w:p>
        </w:tc>
      </w:tr>
      <w:tr w:rsidR="00472314" w:rsidRPr="000B6790" w14:paraId="3CCD26A7" w14:textId="77777777" w:rsidTr="00180C0B">
        <w:tc>
          <w:tcPr>
            <w:tcW w:w="2785" w:type="dxa"/>
          </w:tcPr>
          <w:p w14:paraId="5FC97C15" w14:textId="77777777" w:rsidR="00472314" w:rsidRPr="000B6790" w:rsidRDefault="00472314" w:rsidP="00DA5C75">
            <w:pPr>
              <w:pStyle w:val="Default"/>
              <w:jc w:val="both"/>
            </w:pPr>
            <w:r w:rsidRPr="000B6790">
              <w:rPr>
                <w:b/>
                <w:bCs/>
              </w:rPr>
              <w:t xml:space="preserve">Internal Examiner: </w:t>
            </w:r>
          </w:p>
        </w:tc>
        <w:tc>
          <w:tcPr>
            <w:tcW w:w="6565" w:type="dxa"/>
          </w:tcPr>
          <w:p w14:paraId="4FAA1AE7" w14:textId="77777777" w:rsidR="00472314" w:rsidRPr="000B6790" w:rsidRDefault="00472314" w:rsidP="00DA5C75">
            <w:pPr>
              <w:pStyle w:val="Default"/>
              <w:jc w:val="both"/>
            </w:pPr>
            <w:r w:rsidRPr="000B6790">
              <w:t>Name: _______________________________________</w:t>
            </w:r>
          </w:p>
          <w:p w14:paraId="4BD6F1A0" w14:textId="77777777" w:rsidR="00472314" w:rsidRPr="000B6790" w:rsidRDefault="00472314" w:rsidP="00DA5C75">
            <w:pPr>
              <w:pStyle w:val="Default"/>
              <w:jc w:val="both"/>
            </w:pPr>
          </w:p>
          <w:p w14:paraId="10005B93" w14:textId="77777777" w:rsidR="00472314" w:rsidRPr="000B6790" w:rsidRDefault="00472314" w:rsidP="00DA5C75">
            <w:pPr>
              <w:pStyle w:val="Default"/>
              <w:jc w:val="both"/>
            </w:pPr>
          </w:p>
          <w:p w14:paraId="78C5BEB6" w14:textId="77777777" w:rsidR="00472314" w:rsidRPr="000B6790" w:rsidRDefault="00472314" w:rsidP="00DA5C75">
            <w:pPr>
              <w:pStyle w:val="Default"/>
              <w:jc w:val="both"/>
            </w:pPr>
            <w:r w:rsidRPr="000B6790">
              <w:t xml:space="preserve">Sign: ___________________ Date: ________________ </w:t>
            </w:r>
          </w:p>
          <w:p w14:paraId="553241AE" w14:textId="77777777" w:rsidR="00472314" w:rsidRPr="000B6790" w:rsidRDefault="00472314" w:rsidP="00DA5C75">
            <w:pPr>
              <w:pStyle w:val="Default"/>
              <w:jc w:val="both"/>
            </w:pPr>
          </w:p>
          <w:p w14:paraId="040E89E7" w14:textId="77777777" w:rsidR="00472314" w:rsidRPr="000B6790" w:rsidRDefault="00472314" w:rsidP="00DA5C75">
            <w:pPr>
              <w:jc w:val="both"/>
            </w:pPr>
            <w:r w:rsidRPr="000B6790">
              <w:t xml:space="preserve"> </w:t>
            </w:r>
          </w:p>
        </w:tc>
      </w:tr>
      <w:tr w:rsidR="00472314" w:rsidRPr="000B6790" w14:paraId="60C6E9DC" w14:textId="77777777" w:rsidTr="00180C0B">
        <w:tc>
          <w:tcPr>
            <w:tcW w:w="2785" w:type="dxa"/>
          </w:tcPr>
          <w:p w14:paraId="2550B64D" w14:textId="77777777" w:rsidR="00472314" w:rsidRPr="000B6790" w:rsidRDefault="00472314" w:rsidP="00DA5C75">
            <w:pPr>
              <w:pStyle w:val="Default"/>
              <w:jc w:val="both"/>
            </w:pPr>
            <w:r w:rsidRPr="000B6790">
              <w:rPr>
                <w:b/>
                <w:bCs/>
              </w:rPr>
              <w:t xml:space="preserve">External Examiner: </w:t>
            </w:r>
          </w:p>
          <w:p w14:paraId="246E7573" w14:textId="77777777" w:rsidR="00472314" w:rsidRPr="000B6790" w:rsidRDefault="00472314" w:rsidP="00DA5C75">
            <w:pPr>
              <w:pStyle w:val="Default"/>
              <w:jc w:val="both"/>
              <w:rPr>
                <w:b/>
                <w:bCs/>
              </w:rPr>
            </w:pPr>
          </w:p>
        </w:tc>
        <w:tc>
          <w:tcPr>
            <w:tcW w:w="6565" w:type="dxa"/>
          </w:tcPr>
          <w:p w14:paraId="3C9C8F93" w14:textId="77777777" w:rsidR="00472314" w:rsidRPr="000B6790" w:rsidRDefault="00472314" w:rsidP="00DA5C75">
            <w:pPr>
              <w:pStyle w:val="Default"/>
              <w:jc w:val="both"/>
            </w:pPr>
            <w:r w:rsidRPr="000B6790">
              <w:t>Name: _______________________________________</w:t>
            </w:r>
          </w:p>
          <w:p w14:paraId="5D3CC93A" w14:textId="77777777" w:rsidR="00472314" w:rsidRPr="000B6790" w:rsidRDefault="00472314" w:rsidP="00DA5C75">
            <w:pPr>
              <w:pStyle w:val="Default"/>
              <w:jc w:val="both"/>
            </w:pPr>
          </w:p>
          <w:p w14:paraId="00009336" w14:textId="77777777" w:rsidR="00472314" w:rsidRPr="000B6790" w:rsidRDefault="00472314" w:rsidP="00DA5C75">
            <w:pPr>
              <w:pStyle w:val="Default"/>
              <w:jc w:val="both"/>
            </w:pPr>
          </w:p>
          <w:p w14:paraId="311C29A1" w14:textId="77777777" w:rsidR="00472314" w:rsidRPr="000B6790" w:rsidRDefault="00472314" w:rsidP="00DA5C75">
            <w:pPr>
              <w:pStyle w:val="Default"/>
              <w:jc w:val="both"/>
            </w:pPr>
            <w:r w:rsidRPr="000B6790">
              <w:t xml:space="preserve">Sign: ___________________ Date: ________________ </w:t>
            </w:r>
          </w:p>
          <w:p w14:paraId="2075C302" w14:textId="77777777" w:rsidR="00472314" w:rsidRPr="000B6790" w:rsidRDefault="00472314" w:rsidP="00DA5C75">
            <w:pPr>
              <w:jc w:val="both"/>
            </w:pPr>
          </w:p>
        </w:tc>
      </w:tr>
    </w:tbl>
    <w:p w14:paraId="4A06775C" w14:textId="77777777" w:rsidR="00472314" w:rsidRPr="000B6790" w:rsidRDefault="00472314" w:rsidP="00DA5C75">
      <w:pPr>
        <w:jc w:val="both"/>
      </w:pPr>
    </w:p>
    <w:p w14:paraId="751DE779" w14:textId="77777777" w:rsidR="00472314" w:rsidRPr="000B6790" w:rsidRDefault="00472314" w:rsidP="00DA5C75">
      <w:pPr>
        <w:pStyle w:val="headings"/>
      </w:pPr>
      <w:r w:rsidRPr="000B6790">
        <w:br w:type="page"/>
      </w:r>
      <w:r w:rsidRPr="000B6790">
        <w:lastRenderedPageBreak/>
        <w:t>DEDICATION</w:t>
      </w:r>
    </w:p>
    <w:p w14:paraId="1746121B" w14:textId="77777777" w:rsidR="00472314" w:rsidRPr="000B6790" w:rsidRDefault="00472314" w:rsidP="00DA5C75">
      <w:pPr>
        <w:jc w:val="both"/>
      </w:pPr>
      <w:r w:rsidRPr="000B6790">
        <w:t xml:space="preserve">This project report is dedicated to God Almighty my Creator, who has been my rock, guide, source of inspiration, wisdom, knowledge and understanding. He has been my strength and in his </w:t>
      </w:r>
      <w:proofErr w:type="gramStart"/>
      <w:r w:rsidRPr="000B6790">
        <w:t>arms</w:t>
      </w:r>
      <w:proofErr w:type="gramEnd"/>
      <w:r w:rsidRPr="000B6790">
        <w:t xml:space="preserve"> I have been sheltered. I also dedicate this work to my lovely siblings who have encouraged me every step of the way and whose encouragement has made sure that I give it all it takes to complete that which I have started. To my parents Mr. and Mrs. Ayegba who have been affected every step of the way by this quest, the words that will express how much appreciation I have for you have not been invented yet. So, in all sincerity I say thank you and God bless you. </w:t>
      </w:r>
    </w:p>
    <w:p w14:paraId="7631671A" w14:textId="77777777" w:rsidR="00472314" w:rsidRPr="000B6790" w:rsidRDefault="00472314" w:rsidP="00DA5C75">
      <w:pPr>
        <w:jc w:val="both"/>
      </w:pPr>
    </w:p>
    <w:p w14:paraId="604D53B8" w14:textId="77777777" w:rsidR="00472314" w:rsidRPr="000B6790" w:rsidRDefault="00472314" w:rsidP="00DA5C75">
      <w:pPr>
        <w:jc w:val="both"/>
      </w:pPr>
    </w:p>
    <w:p w14:paraId="11919CAD" w14:textId="77777777" w:rsidR="00472314" w:rsidRPr="000B6790" w:rsidRDefault="00472314" w:rsidP="00DA5C75">
      <w:pPr>
        <w:jc w:val="both"/>
      </w:pPr>
    </w:p>
    <w:p w14:paraId="1A3462BB" w14:textId="77777777" w:rsidR="00472314" w:rsidRPr="000B6790" w:rsidRDefault="00472314" w:rsidP="00DA5C75">
      <w:pPr>
        <w:jc w:val="both"/>
      </w:pPr>
    </w:p>
    <w:p w14:paraId="66BC5727" w14:textId="77777777" w:rsidR="00472314" w:rsidRPr="000B6790" w:rsidRDefault="00472314" w:rsidP="00DA5C75">
      <w:pPr>
        <w:jc w:val="both"/>
      </w:pPr>
    </w:p>
    <w:p w14:paraId="7C25049C" w14:textId="3D37C9BF" w:rsidR="00CF601C" w:rsidRPr="000B6790" w:rsidRDefault="00472314" w:rsidP="00DA5C75">
      <w:pPr>
        <w:jc w:val="both"/>
      </w:pPr>
      <w:r w:rsidRPr="000B6790">
        <w:br w:type="page"/>
      </w:r>
    </w:p>
    <w:p w14:paraId="66AA9FCF" w14:textId="662F5DEB" w:rsidR="00CF601C" w:rsidRPr="000B6790" w:rsidRDefault="00CF601C" w:rsidP="00DA5C75">
      <w:pPr>
        <w:jc w:val="center"/>
        <w:rPr>
          <w:b/>
          <w:bCs/>
        </w:rPr>
      </w:pPr>
      <w:r w:rsidRPr="000B6790">
        <w:rPr>
          <w:b/>
          <w:bCs/>
        </w:rPr>
        <w:lastRenderedPageBreak/>
        <w:t>ACKNOWLEGEMENTS</w:t>
      </w:r>
    </w:p>
    <w:p w14:paraId="52245BF8" w14:textId="055C4BB8" w:rsidR="00CF601C" w:rsidRPr="000B6790" w:rsidRDefault="00CF601C" w:rsidP="00DA5C75">
      <w:pPr>
        <w:jc w:val="both"/>
      </w:pPr>
      <w:r w:rsidRPr="000B6790">
        <w:t>My sincere appreciation goes to God Almighty for enabling me to complete this project. I would also like to express my deepest gratitude to the members of my family for their unending support.</w:t>
      </w:r>
    </w:p>
    <w:p w14:paraId="57E91195" w14:textId="77777777" w:rsidR="00CF601C" w:rsidRPr="000B6790" w:rsidRDefault="00CF601C" w:rsidP="00DA5C75">
      <w:pPr>
        <w:jc w:val="both"/>
      </w:pPr>
      <w:r w:rsidRPr="000B6790">
        <w:t xml:space="preserve">I would like to express my appreciation to my project supervisor, Engr. Omoruyi </w:t>
      </w:r>
      <w:proofErr w:type="spellStart"/>
      <w:r w:rsidRPr="000B6790">
        <w:t>Osemwegie</w:t>
      </w:r>
      <w:proofErr w:type="spellEnd"/>
      <w:r w:rsidRPr="000B6790">
        <w:t xml:space="preserve">, for providing me with the necessary guidance needed to complete this project. </w:t>
      </w:r>
    </w:p>
    <w:p w14:paraId="1259B69F" w14:textId="77777777" w:rsidR="00CF601C" w:rsidRPr="000B6790" w:rsidRDefault="00CF601C" w:rsidP="00DA5C75">
      <w:pPr>
        <w:pStyle w:val="headings"/>
        <w:jc w:val="both"/>
      </w:pPr>
    </w:p>
    <w:p w14:paraId="16F37FAD" w14:textId="3CF10512" w:rsidR="00CF601C" w:rsidRPr="000B6790" w:rsidRDefault="00CF601C" w:rsidP="00DA5C75">
      <w:pPr>
        <w:pStyle w:val="headings"/>
      </w:pPr>
      <w:r w:rsidRPr="000B6790">
        <w:br w:type="page"/>
      </w:r>
      <w:r w:rsidRPr="000B6790">
        <w:lastRenderedPageBreak/>
        <w:t>ABSTRACT</w:t>
      </w:r>
    </w:p>
    <w:p w14:paraId="62438C66" w14:textId="153A3788" w:rsidR="00CF601C" w:rsidRPr="000B6790" w:rsidRDefault="00633AE6" w:rsidP="00DA5C75">
      <w:pPr>
        <w:spacing w:line="259" w:lineRule="auto"/>
        <w:jc w:val="both"/>
        <w:rPr>
          <w:rFonts w:cstheme="majorBidi"/>
        </w:rPr>
      </w:pPr>
      <w:r w:rsidRPr="000B6790">
        <w:rPr>
          <w:rFonts w:cstheme="majorBidi"/>
        </w:rPr>
        <w:br w:type="page"/>
      </w:r>
    </w:p>
    <w:p w14:paraId="43970539" w14:textId="575A5600" w:rsidR="00C9624E" w:rsidRDefault="00633AE6" w:rsidP="00DA5C75">
      <w:pPr>
        <w:jc w:val="center"/>
        <w:rPr>
          <w:b/>
          <w:bCs/>
        </w:rPr>
      </w:pPr>
      <w:r w:rsidRPr="000B6790">
        <w:rPr>
          <w:b/>
          <w:bCs/>
        </w:rPr>
        <w:lastRenderedPageBreak/>
        <w:t>TABLE OF CONTENT</w:t>
      </w:r>
    </w:p>
    <w:sdt>
      <w:sdtPr>
        <w:id w:val="742833056"/>
        <w:docPartObj>
          <w:docPartGallery w:val="Table of Contents"/>
          <w:docPartUnique/>
        </w:docPartObj>
      </w:sdtPr>
      <w:sdtEndPr>
        <w:rPr>
          <w:rFonts w:ascii="Times New Roman" w:eastAsiaTheme="minorHAnsi" w:hAnsi="Times New Roman" w:cs="Times New Roman"/>
          <w:b/>
          <w:bCs/>
          <w:noProof/>
          <w:color w:val="auto"/>
          <w:sz w:val="24"/>
          <w:szCs w:val="24"/>
        </w:rPr>
      </w:sdtEndPr>
      <w:sdtContent>
        <w:p w14:paraId="77EC729F" w14:textId="146F8327" w:rsidR="00602220" w:rsidRDefault="00602220">
          <w:pPr>
            <w:pStyle w:val="TOCHeading"/>
          </w:pPr>
        </w:p>
        <w:p w14:paraId="5C471EA4" w14:textId="7F3B48EA" w:rsidR="00D83020" w:rsidRDefault="00602220">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7891774" w:history="1">
            <w:r w:rsidR="00D83020" w:rsidRPr="008E1C92">
              <w:rPr>
                <w:rStyle w:val="Hyperlink"/>
                <w:noProof/>
              </w:rPr>
              <w:t>CHAPTER 1: INTRODUCTION</w:t>
            </w:r>
            <w:r w:rsidR="00D83020">
              <w:rPr>
                <w:noProof/>
                <w:webHidden/>
              </w:rPr>
              <w:tab/>
            </w:r>
            <w:r w:rsidR="00D83020">
              <w:rPr>
                <w:noProof/>
                <w:webHidden/>
              </w:rPr>
              <w:fldChar w:fldCharType="begin"/>
            </w:r>
            <w:r w:rsidR="00D83020">
              <w:rPr>
                <w:noProof/>
                <w:webHidden/>
              </w:rPr>
              <w:instrText xml:space="preserve"> PAGEREF _Toc77891774 \h </w:instrText>
            </w:r>
            <w:r w:rsidR="00D83020">
              <w:rPr>
                <w:noProof/>
                <w:webHidden/>
              </w:rPr>
            </w:r>
            <w:r w:rsidR="00D83020">
              <w:rPr>
                <w:noProof/>
                <w:webHidden/>
              </w:rPr>
              <w:fldChar w:fldCharType="separate"/>
            </w:r>
            <w:r w:rsidR="00D83020">
              <w:rPr>
                <w:noProof/>
                <w:webHidden/>
              </w:rPr>
              <w:t>13</w:t>
            </w:r>
            <w:r w:rsidR="00D83020">
              <w:rPr>
                <w:noProof/>
                <w:webHidden/>
              </w:rPr>
              <w:fldChar w:fldCharType="end"/>
            </w:r>
          </w:hyperlink>
        </w:p>
        <w:p w14:paraId="2F6F63C1" w14:textId="266F0691"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75" w:history="1">
            <w:r w:rsidRPr="008E1C92">
              <w:rPr>
                <w:rStyle w:val="Hyperlink"/>
                <w:noProof/>
              </w:rPr>
              <w:t>1.1 BACKGROUND OF THE STUDY</w:t>
            </w:r>
            <w:r>
              <w:rPr>
                <w:noProof/>
                <w:webHidden/>
              </w:rPr>
              <w:tab/>
            </w:r>
            <w:r>
              <w:rPr>
                <w:noProof/>
                <w:webHidden/>
              </w:rPr>
              <w:fldChar w:fldCharType="begin"/>
            </w:r>
            <w:r>
              <w:rPr>
                <w:noProof/>
                <w:webHidden/>
              </w:rPr>
              <w:instrText xml:space="preserve"> PAGEREF _Toc77891775 \h </w:instrText>
            </w:r>
            <w:r>
              <w:rPr>
                <w:noProof/>
                <w:webHidden/>
              </w:rPr>
            </w:r>
            <w:r>
              <w:rPr>
                <w:noProof/>
                <w:webHidden/>
              </w:rPr>
              <w:fldChar w:fldCharType="separate"/>
            </w:r>
            <w:r>
              <w:rPr>
                <w:noProof/>
                <w:webHidden/>
              </w:rPr>
              <w:t>13</w:t>
            </w:r>
            <w:r>
              <w:rPr>
                <w:noProof/>
                <w:webHidden/>
              </w:rPr>
              <w:fldChar w:fldCharType="end"/>
            </w:r>
          </w:hyperlink>
        </w:p>
        <w:p w14:paraId="5F52A559" w14:textId="2B409905"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76" w:history="1">
            <w:r w:rsidRPr="008E1C92">
              <w:rPr>
                <w:rStyle w:val="Hyperlink"/>
                <w:noProof/>
              </w:rPr>
              <w:t>1.1.1 BRIEF HISTORY OF AUDIENCE MEASUREMENT</w:t>
            </w:r>
            <w:r>
              <w:rPr>
                <w:noProof/>
                <w:webHidden/>
              </w:rPr>
              <w:tab/>
            </w:r>
            <w:r>
              <w:rPr>
                <w:noProof/>
                <w:webHidden/>
              </w:rPr>
              <w:fldChar w:fldCharType="begin"/>
            </w:r>
            <w:r>
              <w:rPr>
                <w:noProof/>
                <w:webHidden/>
              </w:rPr>
              <w:instrText xml:space="preserve"> PAGEREF _Toc77891776 \h </w:instrText>
            </w:r>
            <w:r>
              <w:rPr>
                <w:noProof/>
                <w:webHidden/>
              </w:rPr>
            </w:r>
            <w:r>
              <w:rPr>
                <w:noProof/>
                <w:webHidden/>
              </w:rPr>
              <w:fldChar w:fldCharType="separate"/>
            </w:r>
            <w:r>
              <w:rPr>
                <w:noProof/>
                <w:webHidden/>
              </w:rPr>
              <w:t>13</w:t>
            </w:r>
            <w:r>
              <w:rPr>
                <w:noProof/>
                <w:webHidden/>
              </w:rPr>
              <w:fldChar w:fldCharType="end"/>
            </w:r>
          </w:hyperlink>
        </w:p>
        <w:p w14:paraId="009E370E" w14:textId="373EAF1A"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77" w:history="1">
            <w:r w:rsidRPr="008E1C92">
              <w:rPr>
                <w:rStyle w:val="Hyperlink"/>
                <w:noProof/>
              </w:rPr>
              <w:t>1.1.2 AUDIENCE MEASUREMENT IN DIGITAL SIGNAGE</w:t>
            </w:r>
            <w:r>
              <w:rPr>
                <w:noProof/>
                <w:webHidden/>
              </w:rPr>
              <w:tab/>
            </w:r>
            <w:r>
              <w:rPr>
                <w:noProof/>
                <w:webHidden/>
              </w:rPr>
              <w:fldChar w:fldCharType="begin"/>
            </w:r>
            <w:r>
              <w:rPr>
                <w:noProof/>
                <w:webHidden/>
              </w:rPr>
              <w:instrText xml:space="preserve"> PAGEREF _Toc77891777 \h </w:instrText>
            </w:r>
            <w:r>
              <w:rPr>
                <w:noProof/>
                <w:webHidden/>
              </w:rPr>
            </w:r>
            <w:r>
              <w:rPr>
                <w:noProof/>
                <w:webHidden/>
              </w:rPr>
              <w:fldChar w:fldCharType="separate"/>
            </w:r>
            <w:r>
              <w:rPr>
                <w:noProof/>
                <w:webHidden/>
              </w:rPr>
              <w:t>14</w:t>
            </w:r>
            <w:r>
              <w:rPr>
                <w:noProof/>
                <w:webHidden/>
              </w:rPr>
              <w:fldChar w:fldCharType="end"/>
            </w:r>
          </w:hyperlink>
        </w:p>
        <w:p w14:paraId="50B2C0E4" w14:textId="265830B4"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78" w:history="1">
            <w:r w:rsidRPr="008E1C92">
              <w:rPr>
                <w:rStyle w:val="Hyperlink"/>
                <w:noProof/>
              </w:rPr>
              <w:t>1.2 PROBLEM STATEMENT</w:t>
            </w:r>
            <w:r>
              <w:rPr>
                <w:noProof/>
                <w:webHidden/>
              </w:rPr>
              <w:tab/>
            </w:r>
            <w:r>
              <w:rPr>
                <w:noProof/>
                <w:webHidden/>
              </w:rPr>
              <w:fldChar w:fldCharType="begin"/>
            </w:r>
            <w:r>
              <w:rPr>
                <w:noProof/>
                <w:webHidden/>
              </w:rPr>
              <w:instrText xml:space="preserve"> PAGEREF _Toc77891778 \h </w:instrText>
            </w:r>
            <w:r>
              <w:rPr>
                <w:noProof/>
                <w:webHidden/>
              </w:rPr>
            </w:r>
            <w:r>
              <w:rPr>
                <w:noProof/>
                <w:webHidden/>
              </w:rPr>
              <w:fldChar w:fldCharType="separate"/>
            </w:r>
            <w:r>
              <w:rPr>
                <w:noProof/>
                <w:webHidden/>
              </w:rPr>
              <w:t>14</w:t>
            </w:r>
            <w:r>
              <w:rPr>
                <w:noProof/>
                <w:webHidden/>
              </w:rPr>
              <w:fldChar w:fldCharType="end"/>
            </w:r>
          </w:hyperlink>
        </w:p>
        <w:p w14:paraId="749EDC7E" w14:textId="5C6922B9"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79" w:history="1">
            <w:r w:rsidRPr="008E1C92">
              <w:rPr>
                <w:rStyle w:val="Hyperlink"/>
                <w:noProof/>
              </w:rPr>
              <w:t>1.3 AIMS AND OBJECTIVES</w:t>
            </w:r>
            <w:r>
              <w:rPr>
                <w:noProof/>
                <w:webHidden/>
              </w:rPr>
              <w:tab/>
            </w:r>
            <w:r>
              <w:rPr>
                <w:noProof/>
                <w:webHidden/>
              </w:rPr>
              <w:fldChar w:fldCharType="begin"/>
            </w:r>
            <w:r>
              <w:rPr>
                <w:noProof/>
                <w:webHidden/>
              </w:rPr>
              <w:instrText xml:space="preserve"> PAGEREF _Toc77891779 \h </w:instrText>
            </w:r>
            <w:r>
              <w:rPr>
                <w:noProof/>
                <w:webHidden/>
              </w:rPr>
            </w:r>
            <w:r>
              <w:rPr>
                <w:noProof/>
                <w:webHidden/>
              </w:rPr>
              <w:fldChar w:fldCharType="separate"/>
            </w:r>
            <w:r>
              <w:rPr>
                <w:noProof/>
                <w:webHidden/>
              </w:rPr>
              <w:t>15</w:t>
            </w:r>
            <w:r>
              <w:rPr>
                <w:noProof/>
                <w:webHidden/>
              </w:rPr>
              <w:fldChar w:fldCharType="end"/>
            </w:r>
          </w:hyperlink>
        </w:p>
        <w:p w14:paraId="0D7DC822" w14:textId="0F6DE710"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0" w:history="1">
            <w:r w:rsidRPr="008E1C92">
              <w:rPr>
                <w:rStyle w:val="Hyperlink"/>
                <w:noProof/>
              </w:rPr>
              <w:t>1.4 SIGNIFICANCE OF THE PROJECT</w:t>
            </w:r>
            <w:r>
              <w:rPr>
                <w:noProof/>
                <w:webHidden/>
              </w:rPr>
              <w:tab/>
            </w:r>
            <w:r>
              <w:rPr>
                <w:noProof/>
                <w:webHidden/>
              </w:rPr>
              <w:fldChar w:fldCharType="begin"/>
            </w:r>
            <w:r>
              <w:rPr>
                <w:noProof/>
                <w:webHidden/>
              </w:rPr>
              <w:instrText xml:space="preserve"> PAGEREF _Toc77891780 \h </w:instrText>
            </w:r>
            <w:r>
              <w:rPr>
                <w:noProof/>
                <w:webHidden/>
              </w:rPr>
            </w:r>
            <w:r>
              <w:rPr>
                <w:noProof/>
                <w:webHidden/>
              </w:rPr>
              <w:fldChar w:fldCharType="separate"/>
            </w:r>
            <w:r>
              <w:rPr>
                <w:noProof/>
                <w:webHidden/>
              </w:rPr>
              <w:t>15</w:t>
            </w:r>
            <w:r>
              <w:rPr>
                <w:noProof/>
                <w:webHidden/>
              </w:rPr>
              <w:fldChar w:fldCharType="end"/>
            </w:r>
          </w:hyperlink>
        </w:p>
        <w:p w14:paraId="2D738BA8" w14:textId="0B16CDC7"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1" w:history="1">
            <w:r w:rsidRPr="008E1C92">
              <w:rPr>
                <w:rStyle w:val="Hyperlink"/>
                <w:noProof/>
              </w:rPr>
              <w:t>1.5 MOTIVATION FOR THE STUDY</w:t>
            </w:r>
            <w:r>
              <w:rPr>
                <w:noProof/>
                <w:webHidden/>
              </w:rPr>
              <w:tab/>
            </w:r>
            <w:r>
              <w:rPr>
                <w:noProof/>
                <w:webHidden/>
              </w:rPr>
              <w:fldChar w:fldCharType="begin"/>
            </w:r>
            <w:r>
              <w:rPr>
                <w:noProof/>
                <w:webHidden/>
              </w:rPr>
              <w:instrText xml:space="preserve"> PAGEREF _Toc77891781 \h </w:instrText>
            </w:r>
            <w:r>
              <w:rPr>
                <w:noProof/>
                <w:webHidden/>
              </w:rPr>
            </w:r>
            <w:r>
              <w:rPr>
                <w:noProof/>
                <w:webHidden/>
              </w:rPr>
              <w:fldChar w:fldCharType="separate"/>
            </w:r>
            <w:r>
              <w:rPr>
                <w:noProof/>
                <w:webHidden/>
              </w:rPr>
              <w:t>16</w:t>
            </w:r>
            <w:r>
              <w:rPr>
                <w:noProof/>
                <w:webHidden/>
              </w:rPr>
              <w:fldChar w:fldCharType="end"/>
            </w:r>
          </w:hyperlink>
        </w:p>
        <w:p w14:paraId="44C17490" w14:textId="30D21F1C"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2" w:history="1">
            <w:r w:rsidRPr="008E1C92">
              <w:rPr>
                <w:rStyle w:val="Hyperlink"/>
                <w:noProof/>
              </w:rPr>
              <w:t>1.6 METHODOLOGY</w:t>
            </w:r>
            <w:r>
              <w:rPr>
                <w:noProof/>
                <w:webHidden/>
              </w:rPr>
              <w:tab/>
            </w:r>
            <w:r>
              <w:rPr>
                <w:noProof/>
                <w:webHidden/>
              </w:rPr>
              <w:fldChar w:fldCharType="begin"/>
            </w:r>
            <w:r>
              <w:rPr>
                <w:noProof/>
                <w:webHidden/>
              </w:rPr>
              <w:instrText xml:space="preserve"> PAGEREF _Toc77891782 \h </w:instrText>
            </w:r>
            <w:r>
              <w:rPr>
                <w:noProof/>
                <w:webHidden/>
              </w:rPr>
            </w:r>
            <w:r>
              <w:rPr>
                <w:noProof/>
                <w:webHidden/>
              </w:rPr>
              <w:fldChar w:fldCharType="separate"/>
            </w:r>
            <w:r>
              <w:rPr>
                <w:noProof/>
                <w:webHidden/>
              </w:rPr>
              <w:t>16</w:t>
            </w:r>
            <w:r>
              <w:rPr>
                <w:noProof/>
                <w:webHidden/>
              </w:rPr>
              <w:fldChar w:fldCharType="end"/>
            </w:r>
          </w:hyperlink>
        </w:p>
        <w:p w14:paraId="4CA18B8F" w14:textId="49986221"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3" w:history="1">
            <w:r w:rsidRPr="008E1C92">
              <w:rPr>
                <w:rStyle w:val="Hyperlink"/>
                <w:noProof/>
              </w:rPr>
              <w:t>1.7 PROJECT ORGANIZATION</w:t>
            </w:r>
            <w:r>
              <w:rPr>
                <w:noProof/>
                <w:webHidden/>
              </w:rPr>
              <w:tab/>
            </w:r>
            <w:r>
              <w:rPr>
                <w:noProof/>
                <w:webHidden/>
              </w:rPr>
              <w:fldChar w:fldCharType="begin"/>
            </w:r>
            <w:r>
              <w:rPr>
                <w:noProof/>
                <w:webHidden/>
              </w:rPr>
              <w:instrText xml:space="preserve"> PAGEREF _Toc77891783 \h </w:instrText>
            </w:r>
            <w:r>
              <w:rPr>
                <w:noProof/>
                <w:webHidden/>
              </w:rPr>
            </w:r>
            <w:r>
              <w:rPr>
                <w:noProof/>
                <w:webHidden/>
              </w:rPr>
              <w:fldChar w:fldCharType="separate"/>
            </w:r>
            <w:r>
              <w:rPr>
                <w:noProof/>
                <w:webHidden/>
              </w:rPr>
              <w:t>16</w:t>
            </w:r>
            <w:r>
              <w:rPr>
                <w:noProof/>
                <w:webHidden/>
              </w:rPr>
              <w:fldChar w:fldCharType="end"/>
            </w:r>
          </w:hyperlink>
        </w:p>
        <w:p w14:paraId="6C73BF38" w14:textId="0773F662" w:rsidR="00D83020" w:rsidRDefault="00D83020">
          <w:pPr>
            <w:pStyle w:val="TOC1"/>
            <w:tabs>
              <w:tab w:val="right" w:leader="dot" w:pos="9350"/>
            </w:tabs>
            <w:rPr>
              <w:rFonts w:asciiTheme="minorHAnsi" w:eastAsiaTheme="minorEastAsia" w:hAnsiTheme="minorHAnsi" w:cstheme="minorBidi"/>
              <w:noProof/>
              <w:sz w:val="22"/>
              <w:szCs w:val="22"/>
            </w:rPr>
          </w:pPr>
          <w:hyperlink w:anchor="_Toc77891784" w:history="1">
            <w:r w:rsidRPr="008E1C92">
              <w:rPr>
                <w:rStyle w:val="Hyperlink"/>
                <w:noProof/>
              </w:rPr>
              <w:t>CHAPTER 2: LITERATURE REVIEW</w:t>
            </w:r>
            <w:r>
              <w:rPr>
                <w:noProof/>
                <w:webHidden/>
              </w:rPr>
              <w:tab/>
            </w:r>
            <w:r>
              <w:rPr>
                <w:noProof/>
                <w:webHidden/>
              </w:rPr>
              <w:fldChar w:fldCharType="begin"/>
            </w:r>
            <w:r>
              <w:rPr>
                <w:noProof/>
                <w:webHidden/>
              </w:rPr>
              <w:instrText xml:space="preserve"> PAGEREF _Toc77891784 \h </w:instrText>
            </w:r>
            <w:r>
              <w:rPr>
                <w:noProof/>
                <w:webHidden/>
              </w:rPr>
            </w:r>
            <w:r>
              <w:rPr>
                <w:noProof/>
                <w:webHidden/>
              </w:rPr>
              <w:fldChar w:fldCharType="separate"/>
            </w:r>
            <w:r>
              <w:rPr>
                <w:noProof/>
                <w:webHidden/>
              </w:rPr>
              <w:t>18</w:t>
            </w:r>
            <w:r>
              <w:rPr>
                <w:noProof/>
                <w:webHidden/>
              </w:rPr>
              <w:fldChar w:fldCharType="end"/>
            </w:r>
          </w:hyperlink>
        </w:p>
        <w:p w14:paraId="2F7BB21E" w14:textId="64A40CF8"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5" w:history="1">
            <w:r w:rsidRPr="008E1C92">
              <w:rPr>
                <w:rStyle w:val="Hyperlink"/>
                <w:noProof/>
              </w:rPr>
              <w:t>2.1 INTRODUCTION</w:t>
            </w:r>
            <w:r>
              <w:rPr>
                <w:noProof/>
                <w:webHidden/>
              </w:rPr>
              <w:tab/>
            </w:r>
            <w:r>
              <w:rPr>
                <w:noProof/>
                <w:webHidden/>
              </w:rPr>
              <w:fldChar w:fldCharType="begin"/>
            </w:r>
            <w:r>
              <w:rPr>
                <w:noProof/>
                <w:webHidden/>
              </w:rPr>
              <w:instrText xml:space="preserve"> PAGEREF _Toc77891785 \h </w:instrText>
            </w:r>
            <w:r>
              <w:rPr>
                <w:noProof/>
                <w:webHidden/>
              </w:rPr>
            </w:r>
            <w:r>
              <w:rPr>
                <w:noProof/>
                <w:webHidden/>
              </w:rPr>
              <w:fldChar w:fldCharType="separate"/>
            </w:r>
            <w:r>
              <w:rPr>
                <w:noProof/>
                <w:webHidden/>
              </w:rPr>
              <w:t>18</w:t>
            </w:r>
            <w:r>
              <w:rPr>
                <w:noProof/>
                <w:webHidden/>
              </w:rPr>
              <w:fldChar w:fldCharType="end"/>
            </w:r>
          </w:hyperlink>
        </w:p>
        <w:p w14:paraId="376CFC98" w14:textId="0A5C0F31"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6" w:history="1">
            <w:r w:rsidRPr="008E1C92">
              <w:rPr>
                <w:rStyle w:val="Hyperlink"/>
                <w:noProof/>
                <w:lang w:val="en"/>
              </w:rPr>
              <w:t>2.2 DEFINITION OF KEY TERMS</w:t>
            </w:r>
            <w:r>
              <w:rPr>
                <w:noProof/>
                <w:webHidden/>
              </w:rPr>
              <w:tab/>
            </w:r>
            <w:r>
              <w:rPr>
                <w:noProof/>
                <w:webHidden/>
              </w:rPr>
              <w:fldChar w:fldCharType="begin"/>
            </w:r>
            <w:r>
              <w:rPr>
                <w:noProof/>
                <w:webHidden/>
              </w:rPr>
              <w:instrText xml:space="preserve"> PAGEREF _Toc77891786 \h </w:instrText>
            </w:r>
            <w:r>
              <w:rPr>
                <w:noProof/>
                <w:webHidden/>
              </w:rPr>
            </w:r>
            <w:r>
              <w:rPr>
                <w:noProof/>
                <w:webHidden/>
              </w:rPr>
              <w:fldChar w:fldCharType="separate"/>
            </w:r>
            <w:r>
              <w:rPr>
                <w:noProof/>
                <w:webHidden/>
              </w:rPr>
              <w:t>18</w:t>
            </w:r>
            <w:r>
              <w:rPr>
                <w:noProof/>
                <w:webHidden/>
              </w:rPr>
              <w:fldChar w:fldCharType="end"/>
            </w:r>
          </w:hyperlink>
        </w:p>
        <w:p w14:paraId="6B2328EF" w14:textId="18B1456F"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87" w:history="1">
            <w:r w:rsidRPr="008E1C92">
              <w:rPr>
                <w:rStyle w:val="Hyperlink"/>
                <w:noProof/>
              </w:rPr>
              <w:t>2.3 HISTORY AND EVOLUTION OF AUDIENCE MEASUREMENT</w:t>
            </w:r>
            <w:r>
              <w:rPr>
                <w:noProof/>
                <w:webHidden/>
              </w:rPr>
              <w:tab/>
            </w:r>
            <w:r>
              <w:rPr>
                <w:noProof/>
                <w:webHidden/>
              </w:rPr>
              <w:fldChar w:fldCharType="begin"/>
            </w:r>
            <w:r>
              <w:rPr>
                <w:noProof/>
                <w:webHidden/>
              </w:rPr>
              <w:instrText xml:space="preserve"> PAGEREF _Toc77891787 \h </w:instrText>
            </w:r>
            <w:r>
              <w:rPr>
                <w:noProof/>
                <w:webHidden/>
              </w:rPr>
            </w:r>
            <w:r>
              <w:rPr>
                <w:noProof/>
                <w:webHidden/>
              </w:rPr>
              <w:fldChar w:fldCharType="separate"/>
            </w:r>
            <w:r>
              <w:rPr>
                <w:noProof/>
                <w:webHidden/>
              </w:rPr>
              <w:t>19</w:t>
            </w:r>
            <w:r>
              <w:rPr>
                <w:noProof/>
                <w:webHidden/>
              </w:rPr>
              <w:fldChar w:fldCharType="end"/>
            </w:r>
          </w:hyperlink>
        </w:p>
        <w:p w14:paraId="3EE6513C" w14:textId="1FAD5D54"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88" w:history="1">
            <w:r w:rsidRPr="008E1C92">
              <w:rPr>
                <w:rStyle w:val="Hyperlink"/>
                <w:noProof/>
              </w:rPr>
              <w:t>2.3.1 BIRTH (1950): PHONE SURVEYS</w:t>
            </w:r>
            <w:r>
              <w:rPr>
                <w:noProof/>
                <w:webHidden/>
              </w:rPr>
              <w:tab/>
            </w:r>
            <w:r>
              <w:rPr>
                <w:noProof/>
                <w:webHidden/>
              </w:rPr>
              <w:fldChar w:fldCharType="begin"/>
            </w:r>
            <w:r>
              <w:rPr>
                <w:noProof/>
                <w:webHidden/>
              </w:rPr>
              <w:instrText xml:space="preserve"> PAGEREF _Toc77891788 \h </w:instrText>
            </w:r>
            <w:r>
              <w:rPr>
                <w:noProof/>
                <w:webHidden/>
              </w:rPr>
            </w:r>
            <w:r>
              <w:rPr>
                <w:noProof/>
                <w:webHidden/>
              </w:rPr>
              <w:fldChar w:fldCharType="separate"/>
            </w:r>
            <w:r>
              <w:rPr>
                <w:noProof/>
                <w:webHidden/>
              </w:rPr>
              <w:t>19</w:t>
            </w:r>
            <w:r>
              <w:rPr>
                <w:noProof/>
                <w:webHidden/>
              </w:rPr>
              <w:fldChar w:fldCharType="end"/>
            </w:r>
          </w:hyperlink>
        </w:p>
        <w:p w14:paraId="24C740BE" w14:textId="56554DA1"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89" w:history="1">
            <w:r w:rsidRPr="008E1C92">
              <w:rPr>
                <w:rStyle w:val="Hyperlink"/>
                <w:noProof/>
              </w:rPr>
              <w:t>2.3.2 INFANCY STAGE (1953) - DIARIES AND METERS</w:t>
            </w:r>
            <w:r>
              <w:rPr>
                <w:noProof/>
                <w:webHidden/>
              </w:rPr>
              <w:tab/>
            </w:r>
            <w:r>
              <w:rPr>
                <w:noProof/>
                <w:webHidden/>
              </w:rPr>
              <w:fldChar w:fldCharType="begin"/>
            </w:r>
            <w:r>
              <w:rPr>
                <w:noProof/>
                <w:webHidden/>
              </w:rPr>
              <w:instrText xml:space="preserve"> PAGEREF _Toc77891789 \h </w:instrText>
            </w:r>
            <w:r>
              <w:rPr>
                <w:noProof/>
                <w:webHidden/>
              </w:rPr>
            </w:r>
            <w:r>
              <w:rPr>
                <w:noProof/>
                <w:webHidden/>
              </w:rPr>
              <w:fldChar w:fldCharType="separate"/>
            </w:r>
            <w:r>
              <w:rPr>
                <w:noProof/>
                <w:webHidden/>
              </w:rPr>
              <w:t>19</w:t>
            </w:r>
            <w:r>
              <w:rPr>
                <w:noProof/>
                <w:webHidden/>
              </w:rPr>
              <w:fldChar w:fldCharType="end"/>
            </w:r>
          </w:hyperlink>
        </w:p>
        <w:p w14:paraId="0B0B799D" w14:textId="6B42610E"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0" w:history="1">
            <w:r w:rsidRPr="008E1C92">
              <w:rPr>
                <w:rStyle w:val="Hyperlink"/>
                <w:noProof/>
              </w:rPr>
              <w:t>2.3.3 CHILDHOOD STAGE (1986) - VCRS AND CABLE TV AND</w:t>
            </w:r>
            <w:r>
              <w:rPr>
                <w:noProof/>
                <w:webHidden/>
              </w:rPr>
              <w:tab/>
            </w:r>
            <w:r>
              <w:rPr>
                <w:noProof/>
                <w:webHidden/>
              </w:rPr>
              <w:fldChar w:fldCharType="begin"/>
            </w:r>
            <w:r>
              <w:rPr>
                <w:noProof/>
                <w:webHidden/>
              </w:rPr>
              <w:instrText xml:space="preserve"> PAGEREF _Toc77891790 \h </w:instrText>
            </w:r>
            <w:r>
              <w:rPr>
                <w:noProof/>
                <w:webHidden/>
              </w:rPr>
            </w:r>
            <w:r>
              <w:rPr>
                <w:noProof/>
                <w:webHidden/>
              </w:rPr>
              <w:fldChar w:fldCharType="separate"/>
            </w:r>
            <w:r>
              <w:rPr>
                <w:noProof/>
                <w:webHidden/>
              </w:rPr>
              <w:t>20</w:t>
            </w:r>
            <w:r>
              <w:rPr>
                <w:noProof/>
                <w:webHidden/>
              </w:rPr>
              <w:fldChar w:fldCharType="end"/>
            </w:r>
          </w:hyperlink>
        </w:p>
        <w:p w14:paraId="5245458A" w14:textId="16A9E33D"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1" w:history="1">
            <w:r w:rsidRPr="008E1C92">
              <w:rPr>
                <w:rStyle w:val="Hyperlink"/>
                <w:noProof/>
              </w:rPr>
              <w:t>2.3.4 ADOLESCENT STAGE (2000–2010) - THE INTERNET AND SOCIAL MEDIA</w:t>
            </w:r>
            <w:r>
              <w:rPr>
                <w:noProof/>
                <w:webHidden/>
              </w:rPr>
              <w:tab/>
            </w:r>
            <w:r>
              <w:rPr>
                <w:noProof/>
                <w:webHidden/>
              </w:rPr>
              <w:fldChar w:fldCharType="begin"/>
            </w:r>
            <w:r>
              <w:rPr>
                <w:noProof/>
                <w:webHidden/>
              </w:rPr>
              <w:instrText xml:space="preserve"> PAGEREF _Toc77891791 \h </w:instrText>
            </w:r>
            <w:r>
              <w:rPr>
                <w:noProof/>
                <w:webHidden/>
              </w:rPr>
            </w:r>
            <w:r>
              <w:rPr>
                <w:noProof/>
                <w:webHidden/>
              </w:rPr>
              <w:fldChar w:fldCharType="separate"/>
            </w:r>
            <w:r>
              <w:rPr>
                <w:noProof/>
                <w:webHidden/>
              </w:rPr>
              <w:t>21</w:t>
            </w:r>
            <w:r>
              <w:rPr>
                <w:noProof/>
                <w:webHidden/>
              </w:rPr>
              <w:fldChar w:fldCharType="end"/>
            </w:r>
          </w:hyperlink>
        </w:p>
        <w:p w14:paraId="4689A03D" w14:textId="294B23BA"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92" w:history="1">
            <w:r w:rsidRPr="008E1C92">
              <w:rPr>
                <w:rStyle w:val="Hyperlink"/>
                <w:noProof/>
              </w:rPr>
              <w:t>2.4 REVIEW OF RELATED WORKS</w:t>
            </w:r>
            <w:r>
              <w:rPr>
                <w:noProof/>
                <w:webHidden/>
              </w:rPr>
              <w:tab/>
            </w:r>
            <w:r>
              <w:rPr>
                <w:noProof/>
                <w:webHidden/>
              </w:rPr>
              <w:fldChar w:fldCharType="begin"/>
            </w:r>
            <w:r>
              <w:rPr>
                <w:noProof/>
                <w:webHidden/>
              </w:rPr>
              <w:instrText xml:space="preserve"> PAGEREF _Toc77891792 \h </w:instrText>
            </w:r>
            <w:r>
              <w:rPr>
                <w:noProof/>
                <w:webHidden/>
              </w:rPr>
            </w:r>
            <w:r>
              <w:rPr>
                <w:noProof/>
                <w:webHidden/>
              </w:rPr>
              <w:fldChar w:fldCharType="separate"/>
            </w:r>
            <w:r>
              <w:rPr>
                <w:noProof/>
                <w:webHidden/>
              </w:rPr>
              <w:t>21</w:t>
            </w:r>
            <w:r>
              <w:rPr>
                <w:noProof/>
                <w:webHidden/>
              </w:rPr>
              <w:fldChar w:fldCharType="end"/>
            </w:r>
          </w:hyperlink>
        </w:p>
        <w:p w14:paraId="28D52D96" w14:textId="4FA6431F"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3" w:history="1">
            <w:r w:rsidRPr="008E1C92">
              <w:rPr>
                <w:rStyle w:val="Hyperlink"/>
                <w:noProof/>
              </w:rPr>
              <w:t>2.4.1 REVIEW ON AN ARCHITECTURE FOR REAL TIME TELEVISION AUDIENCE MEASUREMENT</w:t>
            </w:r>
            <w:r>
              <w:rPr>
                <w:noProof/>
                <w:webHidden/>
              </w:rPr>
              <w:tab/>
            </w:r>
            <w:r>
              <w:rPr>
                <w:noProof/>
                <w:webHidden/>
              </w:rPr>
              <w:fldChar w:fldCharType="begin"/>
            </w:r>
            <w:r>
              <w:rPr>
                <w:noProof/>
                <w:webHidden/>
              </w:rPr>
              <w:instrText xml:space="preserve"> PAGEREF _Toc77891793 \h </w:instrText>
            </w:r>
            <w:r>
              <w:rPr>
                <w:noProof/>
                <w:webHidden/>
              </w:rPr>
            </w:r>
            <w:r>
              <w:rPr>
                <w:noProof/>
                <w:webHidden/>
              </w:rPr>
              <w:fldChar w:fldCharType="separate"/>
            </w:r>
            <w:r>
              <w:rPr>
                <w:noProof/>
                <w:webHidden/>
              </w:rPr>
              <w:t>21</w:t>
            </w:r>
            <w:r>
              <w:rPr>
                <w:noProof/>
                <w:webHidden/>
              </w:rPr>
              <w:fldChar w:fldCharType="end"/>
            </w:r>
          </w:hyperlink>
        </w:p>
        <w:p w14:paraId="15429CC6" w14:textId="204325FD"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4" w:history="1">
            <w:r w:rsidRPr="008E1C92">
              <w:rPr>
                <w:rStyle w:val="Hyperlink"/>
                <w:noProof/>
              </w:rPr>
              <w:t>2.4.2 REVIEW ON AUDIENCE MEASUREMENT TECHNOLOGIES FOR USER CENTRIC MEDIA</w:t>
            </w:r>
            <w:r>
              <w:rPr>
                <w:noProof/>
                <w:webHidden/>
              </w:rPr>
              <w:tab/>
            </w:r>
            <w:r>
              <w:rPr>
                <w:noProof/>
                <w:webHidden/>
              </w:rPr>
              <w:fldChar w:fldCharType="begin"/>
            </w:r>
            <w:r>
              <w:rPr>
                <w:noProof/>
                <w:webHidden/>
              </w:rPr>
              <w:instrText xml:space="preserve"> PAGEREF _Toc77891794 \h </w:instrText>
            </w:r>
            <w:r>
              <w:rPr>
                <w:noProof/>
                <w:webHidden/>
              </w:rPr>
            </w:r>
            <w:r>
              <w:rPr>
                <w:noProof/>
                <w:webHidden/>
              </w:rPr>
              <w:fldChar w:fldCharType="separate"/>
            </w:r>
            <w:r>
              <w:rPr>
                <w:noProof/>
                <w:webHidden/>
              </w:rPr>
              <w:t>23</w:t>
            </w:r>
            <w:r>
              <w:rPr>
                <w:noProof/>
                <w:webHidden/>
              </w:rPr>
              <w:fldChar w:fldCharType="end"/>
            </w:r>
          </w:hyperlink>
        </w:p>
        <w:p w14:paraId="37852422" w14:textId="67DC00D0"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5" w:history="1">
            <w:r w:rsidRPr="008E1C92">
              <w:rPr>
                <w:rStyle w:val="Hyperlink"/>
                <w:noProof/>
              </w:rPr>
              <w:t>2.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77891795 \h </w:instrText>
            </w:r>
            <w:r>
              <w:rPr>
                <w:noProof/>
                <w:webHidden/>
              </w:rPr>
            </w:r>
            <w:r>
              <w:rPr>
                <w:noProof/>
                <w:webHidden/>
              </w:rPr>
              <w:fldChar w:fldCharType="separate"/>
            </w:r>
            <w:r>
              <w:rPr>
                <w:noProof/>
                <w:webHidden/>
              </w:rPr>
              <w:t>24</w:t>
            </w:r>
            <w:r>
              <w:rPr>
                <w:noProof/>
                <w:webHidden/>
              </w:rPr>
              <w:fldChar w:fldCharType="end"/>
            </w:r>
          </w:hyperlink>
        </w:p>
        <w:p w14:paraId="09C7FBC7" w14:textId="152898EC"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796" w:history="1">
            <w:r w:rsidRPr="008E1C92">
              <w:rPr>
                <w:rStyle w:val="Hyperlink"/>
                <w:noProof/>
              </w:rPr>
              <w:t>2.4.4 REVIEW ON ESTIMATING AUDIENCES: SAMPLING IN TELEVISION AND RADIO AUDIENCE RESEARCH</w:t>
            </w:r>
            <w:r>
              <w:rPr>
                <w:noProof/>
                <w:webHidden/>
              </w:rPr>
              <w:tab/>
            </w:r>
            <w:r>
              <w:rPr>
                <w:noProof/>
                <w:webHidden/>
              </w:rPr>
              <w:fldChar w:fldCharType="begin"/>
            </w:r>
            <w:r>
              <w:rPr>
                <w:noProof/>
                <w:webHidden/>
              </w:rPr>
              <w:instrText xml:space="preserve"> PAGEREF _Toc77891796 \h </w:instrText>
            </w:r>
            <w:r>
              <w:rPr>
                <w:noProof/>
                <w:webHidden/>
              </w:rPr>
            </w:r>
            <w:r>
              <w:rPr>
                <w:noProof/>
                <w:webHidden/>
              </w:rPr>
              <w:fldChar w:fldCharType="separate"/>
            </w:r>
            <w:r>
              <w:rPr>
                <w:noProof/>
                <w:webHidden/>
              </w:rPr>
              <w:t>26</w:t>
            </w:r>
            <w:r>
              <w:rPr>
                <w:noProof/>
                <w:webHidden/>
              </w:rPr>
              <w:fldChar w:fldCharType="end"/>
            </w:r>
          </w:hyperlink>
        </w:p>
        <w:p w14:paraId="5812C973" w14:textId="4BF72B42"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97" w:history="1">
            <w:r w:rsidRPr="008E1C92">
              <w:rPr>
                <w:rStyle w:val="Hyperlink"/>
                <w:noProof/>
              </w:rPr>
              <w:t>2.5 SUMMARY</w:t>
            </w:r>
            <w:r>
              <w:rPr>
                <w:noProof/>
                <w:webHidden/>
              </w:rPr>
              <w:tab/>
            </w:r>
            <w:r>
              <w:rPr>
                <w:noProof/>
                <w:webHidden/>
              </w:rPr>
              <w:fldChar w:fldCharType="begin"/>
            </w:r>
            <w:r>
              <w:rPr>
                <w:noProof/>
                <w:webHidden/>
              </w:rPr>
              <w:instrText xml:space="preserve"> PAGEREF _Toc77891797 \h </w:instrText>
            </w:r>
            <w:r>
              <w:rPr>
                <w:noProof/>
                <w:webHidden/>
              </w:rPr>
            </w:r>
            <w:r>
              <w:rPr>
                <w:noProof/>
                <w:webHidden/>
              </w:rPr>
              <w:fldChar w:fldCharType="separate"/>
            </w:r>
            <w:r>
              <w:rPr>
                <w:noProof/>
                <w:webHidden/>
              </w:rPr>
              <w:t>28</w:t>
            </w:r>
            <w:r>
              <w:rPr>
                <w:noProof/>
                <w:webHidden/>
              </w:rPr>
              <w:fldChar w:fldCharType="end"/>
            </w:r>
          </w:hyperlink>
        </w:p>
        <w:p w14:paraId="63C7178B" w14:textId="2FFE55F2" w:rsidR="00D83020" w:rsidRDefault="00D83020">
          <w:pPr>
            <w:pStyle w:val="TOC1"/>
            <w:tabs>
              <w:tab w:val="right" w:leader="dot" w:pos="9350"/>
            </w:tabs>
            <w:rPr>
              <w:rFonts w:asciiTheme="minorHAnsi" w:eastAsiaTheme="minorEastAsia" w:hAnsiTheme="minorHAnsi" w:cstheme="minorBidi"/>
              <w:noProof/>
              <w:sz w:val="22"/>
              <w:szCs w:val="22"/>
            </w:rPr>
          </w:pPr>
          <w:hyperlink w:anchor="_Toc77891798" w:history="1">
            <w:r w:rsidRPr="008E1C92">
              <w:rPr>
                <w:rStyle w:val="Hyperlink"/>
                <w:noProof/>
              </w:rPr>
              <w:t>CHAPTER 3: SYSTEM ANALYSIS AND DESIGN</w:t>
            </w:r>
            <w:r>
              <w:rPr>
                <w:noProof/>
                <w:webHidden/>
              </w:rPr>
              <w:tab/>
            </w:r>
            <w:r>
              <w:rPr>
                <w:noProof/>
                <w:webHidden/>
              </w:rPr>
              <w:fldChar w:fldCharType="begin"/>
            </w:r>
            <w:r>
              <w:rPr>
                <w:noProof/>
                <w:webHidden/>
              </w:rPr>
              <w:instrText xml:space="preserve"> PAGEREF _Toc77891798 \h </w:instrText>
            </w:r>
            <w:r>
              <w:rPr>
                <w:noProof/>
                <w:webHidden/>
              </w:rPr>
            </w:r>
            <w:r>
              <w:rPr>
                <w:noProof/>
                <w:webHidden/>
              </w:rPr>
              <w:fldChar w:fldCharType="separate"/>
            </w:r>
            <w:r>
              <w:rPr>
                <w:noProof/>
                <w:webHidden/>
              </w:rPr>
              <w:t>29</w:t>
            </w:r>
            <w:r>
              <w:rPr>
                <w:noProof/>
                <w:webHidden/>
              </w:rPr>
              <w:fldChar w:fldCharType="end"/>
            </w:r>
          </w:hyperlink>
        </w:p>
        <w:p w14:paraId="67DF165F" w14:textId="7A9CE8CA"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799" w:history="1">
            <w:r w:rsidRPr="008E1C92">
              <w:rPr>
                <w:rStyle w:val="Hyperlink"/>
                <w:noProof/>
              </w:rPr>
              <w:t>3.1 INTRODUCTION</w:t>
            </w:r>
            <w:r>
              <w:rPr>
                <w:noProof/>
                <w:webHidden/>
              </w:rPr>
              <w:tab/>
            </w:r>
            <w:r>
              <w:rPr>
                <w:noProof/>
                <w:webHidden/>
              </w:rPr>
              <w:fldChar w:fldCharType="begin"/>
            </w:r>
            <w:r>
              <w:rPr>
                <w:noProof/>
                <w:webHidden/>
              </w:rPr>
              <w:instrText xml:space="preserve"> PAGEREF _Toc77891799 \h </w:instrText>
            </w:r>
            <w:r>
              <w:rPr>
                <w:noProof/>
                <w:webHidden/>
              </w:rPr>
            </w:r>
            <w:r>
              <w:rPr>
                <w:noProof/>
                <w:webHidden/>
              </w:rPr>
              <w:fldChar w:fldCharType="separate"/>
            </w:r>
            <w:r>
              <w:rPr>
                <w:noProof/>
                <w:webHidden/>
              </w:rPr>
              <w:t>29</w:t>
            </w:r>
            <w:r>
              <w:rPr>
                <w:noProof/>
                <w:webHidden/>
              </w:rPr>
              <w:fldChar w:fldCharType="end"/>
            </w:r>
          </w:hyperlink>
        </w:p>
        <w:p w14:paraId="746A2369" w14:textId="6320115F"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00" w:history="1">
            <w:r w:rsidRPr="008E1C92">
              <w:rPr>
                <w:rStyle w:val="Hyperlink"/>
                <w:rFonts w:eastAsia="Times New Roman"/>
                <w:noProof/>
              </w:rPr>
              <w:t>3.2 APPLICATION DESIGN</w:t>
            </w:r>
            <w:r>
              <w:rPr>
                <w:noProof/>
                <w:webHidden/>
              </w:rPr>
              <w:tab/>
            </w:r>
            <w:r>
              <w:rPr>
                <w:noProof/>
                <w:webHidden/>
              </w:rPr>
              <w:fldChar w:fldCharType="begin"/>
            </w:r>
            <w:r>
              <w:rPr>
                <w:noProof/>
                <w:webHidden/>
              </w:rPr>
              <w:instrText xml:space="preserve"> PAGEREF _Toc77891800 \h </w:instrText>
            </w:r>
            <w:r>
              <w:rPr>
                <w:noProof/>
                <w:webHidden/>
              </w:rPr>
            </w:r>
            <w:r>
              <w:rPr>
                <w:noProof/>
                <w:webHidden/>
              </w:rPr>
              <w:fldChar w:fldCharType="separate"/>
            </w:r>
            <w:r>
              <w:rPr>
                <w:noProof/>
                <w:webHidden/>
              </w:rPr>
              <w:t>29</w:t>
            </w:r>
            <w:r>
              <w:rPr>
                <w:noProof/>
                <w:webHidden/>
              </w:rPr>
              <w:fldChar w:fldCharType="end"/>
            </w:r>
          </w:hyperlink>
        </w:p>
        <w:p w14:paraId="26DD5860" w14:textId="50CCDC24"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1" w:history="1">
            <w:r w:rsidRPr="008E1C92">
              <w:rPr>
                <w:rStyle w:val="Hyperlink"/>
                <w:noProof/>
              </w:rPr>
              <w:t>3.2.1 FIGMA</w:t>
            </w:r>
            <w:r>
              <w:rPr>
                <w:noProof/>
                <w:webHidden/>
              </w:rPr>
              <w:tab/>
            </w:r>
            <w:r>
              <w:rPr>
                <w:noProof/>
                <w:webHidden/>
              </w:rPr>
              <w:fldChar w:fldCharType="begin"/>
            </w:r>
            <w:r>
              <w:rPr>
                <w:noProof/>
                <w:webHidden/>
              </w:rPr>
              <w:instrText xml:space="preserve"> PAGEREF _Toc77891801 \h </w:instrText>
            </w:r>
            <w:r>
              <w:rPr>
                <w:noProof/>
                <w:webHidden/>
              </w:rPr>
            </w:r>
            <w:r>
              <w:rPr>
                <w:noProof/>
                <w:webHidden/>
              </w:rPr>
              <w:fldChar w:fldCharType="separate"/>
            </w:r>
            <w:r>
              <w:rPr>
                <w:noProof/>
                <w:webHidden/>
              </w:rPr>
              <w:t>29</w:t>
            </w:r>
            <w:r>
              <w:rPr>
                <w:noProof/>
                <w:webHidden/>
              </w:rPr>
              <w:fldChar w:fldCharType="end"/>
            </w:r>
          </w:hyperlink>
        </w:p>
        <w:p w14:paraId="14941DA4" w14:textId="1E93D222"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02" w:history="1">
            <w:r w:rsidRPr="008E1C92">
              <w:rPr>
                <w:rStyle w:val="Hyperlink"/>
                <w:rFonts w:eastAsia="Times New Roman"/>
                <w:noProof/>
              </w:rPr>
              <w:t>3.3 CLIENT-SIDE TECHNOLOGIES</w:t>
            </w:r>
            <w:r>
              <w:rPr>
                <w:noProof/>
                <w:webHidden/>
              </w:rPr>
              <w:tab/>
            </w:r>
            <w:r>
              <w:rPr>
                <w:noProof/>
                <w:webHidden/>
              </w:rPr>
              <w:fldChar w:fldCharType="begin"/>
            </w:r>
            <w:r>
              <w:rPr>
                <w:noProof/>
                <w:webHidden/>
              </w:rPr>
              <w:instrText xml:space="preserve"> PAGEREF _Toc77891802 \h </w:instrText>
            </w:r>
            <w:r>
              <w:rPr>
                <w:noProof/>
                <w:webHidden/>
              </w:rPr>
            </w:r>
            <w:r>
              <w:rPr>
                <w:noProof/>
                <w:webHidden/>
              </w:rPr>
              <w:fldChar w:fldCharType="separate"/>
            </w:r>
            <w:r>
              <w:rPr>
                <w:noProof/>
                <w:webHidden/>
              </w:rPr>
              <w:t>29</w:t>
            </w:r>
            <w:r>
              <w:rPr>
                <w:noProof/>
                <w:webHidden/>
              </w:rPr>
              <w:fldChar w:fldCharType="end"/>
            </w:r>
          </w:hyperlink>
        </w:p>
        <w:p w14:paraId="1141C9FD" w14:textId="24000055"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3" w:history="1">
            <w:r w:rsidRPr="008E1C92">
              <w:rPr>
                <w:rStyle w:val="Hyperlink"/>
                <w:noProof/>
              </w:rPr>
              <w:t>3.3.1 JAVASCRIPT</w:t>
            </w:r>
            <w:r>
              <w:rPr>
                <w:noProof/>
                <w:webHidden/>
              </w:rPr>
              <w:tab/>
            </w:r>
            <w:r>
              <w:rPr>
                <w:noProof/>
                <w:webHidden/>
              </w:rPr>
              <w:fldChar w:fldCharType="begin"/>
            </w:r>
            <w:r>
              <w:rPr>
                <w:noProof/>
                <w:webHidden/>
              </w:rPr>
              <w:instrText xml:space="preserve"> PAGEREF _Toc77891803 \h </w:instrText>
            </w:r>
            <w:r>
              <w:rPr>
                <w:noProof/>
                <w:webHidden/>
              </w:rPr>
            </w:r>
            <w:r>
              <w:rPr>
                <w:noProof/>
                <w:webHidden/>
              </w:rPr>
              <w:fldChar w:fldCharType="separate"/>
            </w:r>
            <w:r>
              <w:rPr>
                <w:noProof/>
                <w:webHidden/>
              </w:rPr>
              <w:t>30</w:t>
            </w:r>
            <w:r>
              <w:rPr>
                <w:noProof/>
                <w:webHidden/>
              </w:rPr>
              <w:fldChar w:fldCharType="end"/>
            </w:r>
          </w:hyperlink>
        </w:p>
        <w:p w14:paraId="23EEA53C" w14:textId="3916B2B0"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4" w:history="1">
            <w:r w:rsidRPr="008E1C92">
              <w:rPr>
                <w:rStyle w:val="Hyperlink"/>
                <w:noProof/>
              </w:rPr>
              <w:t>3.3.2 HYPER TEXT MARK-UP LANGUAGE (HTML)</w:t>
            </w:r>
            <w:r>
              <w:rPr>
                <w:noProof/>
                <w:webHidden/>
              </w:rPr>
              <w:tab/>
            </w:r>
            <w:r>
              <w:rPr>
                <w:noProof/>
                <w:webHidden/>
              </w:rPr>
              <w:fldChar w:fldCharType="begin"/>
            </w:r>
            <w:r>
              <w:rPr>
                <w:noProof/>
                <w:webHidden/>
              </w:rPr>
              <w:instrText xml:space="preserve"> PAGEREF _Toc77891804 \h </w:instrText>
            </w:r>
            <w:r>
              <w:rPr>
                <w:noProof/>
                <w:webHidden/>
              </w:rPr>
            </w:r>
            <w:r>
              <w:rPr>
                <w:noProof/>
                <w:webHidden/>
              </w:rPr>
              <w:fldChar w:fldCharType="separate"/>
            </w:r>
            <w:r>
              <w:rPr>
                <w:noProof/>
                <w:webHidden/>
              </w:rPr>
              <w:t>31</w:t>
            </w:r>
            <w:r>
              <w:rPr>
                <w:noProof/>
                <w:webHidden/>
              </w:rPr>
              <w:fldChar w:fldCharType="end"/>
            </w:r>
          </w:hyperlink>
        </w:p>
        <w:p w14:paraId="1545BCBA" w14:textId="07FBCF8E"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5" w:history="1">
            <w:r w:rsidRPr="008E1C92">
              <w:rPr>
                <w:rStyle w:val="Hyperlink"/>
                <w:noProof/>
              </w:rPr>
              <w:t>3.3.3 CASCADING STYLE SHEET(CSS)</w:t>
            </w:r>
            <w:r>
              <w:rPr>
                <w:noProof/>
                <w:webHidden/>
              </w:rPr>
              <w:tab/>
            </w:r>
            <w:r>
              <w:rPr>
                <w:noProof/>
                <w:webHidden/>
              </w:rPr>
              <w:fldChar w:fldCharType="begin"/>
            </w:r>
            <w:r>
              <w:rPr>
                <w:noProof/>
                <w:webHidden/>
              </w:rPr>
              <w:instrText xml:space="preserve"> PAGEREF _Toc77891805 \h </w:instrText>
            </w:r>
            <w:r>
              <w:rPr>
                <w:noProof/>
                <w:webHidden/>
              </w:rPr>
            </w:r>
            <w:r>
              <w:rPr>
                <w:noProof/>
                <w:webHidden/>
              </w:rPr>
              <w:fldChar w:fldCharType="separate"/>
            </w:r>
            <w:r>
              <w:rPr>
                <w:noProof/>
                <w:webHidden/>
              </w:rPr>
              <w:t>31</w:t>
            </w:r>
            <w:r>
              <w:rPr>
                <w:noProof/>
                <w:webHidden/>
              </w:rPr>
              <w:fldChar w:fldCharType="end"/>
            </w:r>
          </w:hyperlink>
        </w:p>
        <w:p w14:paraId="2F65DB73" w14:textId="3A40F378"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6" w:history="1">
            <w:r w:rsidRPr="008E1C92">
              <w:rPr>
                <w:rStyle w:val="Hyperlink"/>
                <w:noProof/>
              </w:rPr>
              <w:t>3.3.4 REACT JS</w:t>
            </w:r>
            <w:r>
              <w:rPr>
                <w:noProof/>
                <w:webHidden/>
              </w:rPr>
              <w:tab/>
            </w:r>
            <w:r>
              <w:rPr>
                <w:noProof/>
                <w:webHidden/>
              </w:rPr>
              <w:fldChar w:fldCharType="begin"/>
            </w:r>
            <w:r>
              <w:rPr>
                <w:noProof/>
                <w:webHidden/>
              </w:rPr>
              <w:instrText xml:space="preserve"> PAGEREF _Toc77891806 \h </w:instrText>
            </w:r>
            <w:r>
              <w:rPr>
                <w:noProof/>
                <w:webHidden/>
              </w:rPr>
            </w:r>
            <w:r>
              <w:rPr>
                <w:noProof/>
                <w:webHidden/>
              </w:rPr>
              <w:fldChar w:fldCharType="separate"/>
            </w:r>
            <w:r>
              <w:rPr>
                <w:noProof/>
                <w:webHidden/>
              </w:rPr>
              <w:t>32</w:t>
            </w:r>
            <w:r>
              <w:rPr>
                <w:noProof/>
                <w:webHidden/>
              </w:rPr>
              <w:fldChar w:fldCharType="end"/>
            </w:r>
          </w:hyperlink>
        </w:p>
        <w:p w14:paraId="71A0A73C" w14:textId="027D9009"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07" w:history="1">
            <w:r w:rsidRPr="008E1C92">
              <w:rPr>
                <w:rStyle w:val="Hyperlink"/>
                <w:noProof/>
              </w:rPr>
              <w:t>3.4 SERVER-SIDE TECHNOLOGIES</w:t>
            </w:r>
            <w:r>
              <w:rPr>
                <w:noProof/>
                <w:webHidden/>
              </w:rPr>
              <w:tab/>
            </w:r>
            <w:r>
              <w:rPr>
                <w:noProof/>
                <w:webHidden/>
              </w:rPr>
              <w:fldChar w:fldCharType="begin"/>
            </w:r>
            <w:r>
              <w:rPr>
                <w:noProof/>
                <w:webHidden/>
              </w:rPr>
              <w:instrText xml:space="preserve"> PAGEREF _Toc77891807 \h </w:instrText>
            </w:r>
            <w:r>
              <w:rPr>
                <w:noProof/>
                <w:webHidden/>
              </w:rPr>
            </w:r>
            <w:r>
              <w:rPr>
                <w:noProof/>
                <w:webHidden/>
              </w:rPr>
              <w:fldChar w:fldCharType="separate"/>
            </w:r>
            <w:r>
              <w:rPr>
                <w:noProof/>
                <w:webHidden/>
              </w:rPr>
              <w:t>34</w:t>
            </w:r>
            <w:r>
              <w:rPr>
                <w:noProof/>
                <w:webHidden/>
              </w:rPr>
              <w:fldChar w:fldCharType="end"/>
            </w:r>
          </w:hyperlink>
        </w:p>
        <w:p w14:paraId="3B3CAE8B" w14:textId="7BDF7220"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08" w:history="1">
            <w:r w:rsidRPr="008E1C92">
              <w:rPr>
                <w:rStyle w:val="Hyperlink"/>
                <w:noProof/>
              </w:rPr>
              <w:t>3.4.1 FIREBASE</w:t>
            </w:r>
            <w:r>
              <w:rPr>
                <w:noProof/>
                <w:webHidden/>
              </w:rPr>
              <w:tab/>
            </w:r>
            <w:r>
              <w:rPr>
                <w:noProof/>
                <w:webHidden/>
              </w:rPr>
              <w:fldChar w:fldCharType="begin"/>
            </w:r>
            <w:r>
              <w:rPr>
                <w:noProof/>
                <w:webHidden/>
              </w:rPr>
              <w:instrText xml:space="preserve"> PAGEREF _Toc77891808 \h </w:instrText>
            </w:r>
            <w:r>
              <w:rPr>
                <w:noProof/>
                <w:webHidden/>
              </w:rPr>
            </w:r>
            <w:r>
              <w:rPr>
                <w:noProof/>
                <w:webHidden/>
              </w:rPr>
              <w:fldChar w:fldCharType="separate"/>
            </w:r>
            <w:r>
              <w:rPr>
                <w:noProof/>
                <w:webHidden/>
              </w:rPr>
              <w:t>34</w:t>
            </w:r>
            <w:r>
              <w:rPr>
                <w:noProof/>
                <w:webHidden/>
              </w:rPr>
              <w:fldChar w:fldCharType="end"/>
            </w:r>
          </w:hyperlink>
        </w:p>
        <w:p w14:paraId="2200ED2E" w14:textId="673D3E32"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09" w:history="1">
            <w:r w:rsidRPr="008E1C92">
              <w:rPr>
                <w:rStyle w:val="Hyperlink"/>
                <w:noProof/>
              </w:rPr>
              <w:t>3.5 MACHINE LEARNING TECHNOLOGIES</w:t>
            </w:r>
            <w:r>
              <w:rPr>
                <w:noProof/>
                <w:webHidden/>
              </w:rPr>
              <w:tab/>
            </w:r>
            <w:r>
              <w:rPr>
                <w:noProof/>
                <w:webHidden/>
              </w:rPr>
              <w:fldChar w:fldCharType="begin"/>
            </w:r>
            <w:r>
              <w:rPr>
                <w:noProof/>
                <w:webHidden/>
              </w:rPr>
              <w:instrText xml:space="preserve"> PAGEREF _Toc77891809 \h </w:instrText>
            </w:r>
            <w:r>
              <w:rPr>
                <w:noProof/>
                <w:webHidden/>
              </w:rPr>
            </w:r>
            <w:r>
              <w:rPr>
                <w:noProof/>
                <w:webHidden/>
              </w:rPr>
              <w:fldChar w:fldCharType="separate"/>
            </w:r>
            <w:r>
              <w:rPr>
                <w:noProof/>
                <w:webHidden/>
              </w:rPr>
              <w:t>38</w:t>
            </w:r>
            <w:r>
              <w:rPr>
                <w:noProof/>
                <w:webHidden/>
              </w:rPr>
              <w:fldChar w:fldCharType="end"/>
            </w:r>
          </w:hyperlink>
        </w:p>
        <w:p w14:paraId="1897B9A8" w14:textId="0F312169"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0" w:history="1">
            <w:r w:rsidRPr="008E1C92">
              <w:rPr>
                <w:rStyle w:val="Hyperlink"/>
                <w:noProof/>
              </w:rPr>
              <w:t>3.5.1 PYTHON</w:t>
            </w:r>
            <w:r>
              <w:rPr>
                <w:noProof/>
                <w:webHidden/>
              </w:rPr>
              <w:tab/>
            </w:r>
            <w:r>
              <w:rPr>
                <w:noProof/>
                <w:webHidden/>
              </w:rPr>
              <w:fldChar w:fldCharType="begin"/>
            </w:r>
            <w:r>
              <w:rPr>
                <w:noProof/>
                <w:webHidden/>
              </w:rPr>
              <w:instrText xml:space="preserve"> PAGEREF _Toc77891810 \h </w:instrText>
            </w:r>
            <w:r>
              <w:rPr>
                <w:noProof/>
                <w:webHidden/>
              </w:rPr>
            </w:r>
            <w:r>
              <w:rPr>
                <w:noProof/>
                <w:webHidden/>
              </w:rPr>
              <w:fldChar w:fldCharType="separate"/>
            </w:r>
            <w:r>
              <w:rPr>
                <w:noProof/>
                <w:webHidden/>
              </w:rPr>
              <w:t>38</w:t>
            </w:r>
            <w:r>
              <w:rPr>
                <w:noProof/>
                <w:webHidden/>
              </w:rPr>
              <w:fldChar w:fldCharType="end"/>
            </w:r>
          </w:hyperlink>
        </w:p>
        <w:p w14:paraId="0FBA2180" w14:textId="625E4ECD"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1" w:history="1">
            <w:r w:rsidRPr="008E1C92">
              <w:rPr>
                <w:rStyle w:val="Hyperlink"/>
                <w:noProof/>
              </w:rPr>
              <w:t>3.5.2 TENSORFLOW</w:t>
            </w:r>
            <w:r>
              <w:rPr>
                <w:noProof/>
                <w:webHidden/>
              </w:rPr>
              <w:tab/>
            </w:r>
            <w:r>
              <w:rPr>
                <w:noProof/>
                <w:webHidden/>
              </w:rPr>
              <w:fldChar w:fldCharType="begin"/>
            </w:r>
            <w:r>
              <w:rPr>
                <w:noProof/>
                <w:webHidden/>
              </w:rPr>
              <w:instrText xml:space="preserve"> PAGEREF _Toc77891811 \h </w:instrText>
            </w:r>
            <w:r>
              <w:rPr>
                <w:noProof/>
                <w:webHidden/>
              </w:rPr>
            </w:r>
            <w:r>
              <w:rPr>
                <w:noProof/>
                <w:webHidden/>
              </w:rPr>
              <w:fldChar w:fldCharType="separate"/>
            </w:r>
            <w:r>
              <w:rPr>
                <w:noProof/>
                <w:webHidden/>
              </w:rPr>
              <w:t>39</w:t>
            </w:r>
            <w:r>
              <w:rPr>
                <w:noProof/>
                <w:webHidden/>
              </w:rPr>
              <w:fldChar w:fldCharType="end"/>
            </w:r>
          </w:hyperlink>
        </w:p>
        <w:p w14:paraId="72A3D934" w14:textId="295E7114"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12" w:history="1">
            <w:r w:rsidRPr="008E1C92">
              <w:rPr>
                <w:rStyle w:val="Hyperlink"/>
                <w:noProof/>
              </w:rPr>
              <w:t>3.6 PROJECT REQUIREMENTS</w:t>
            </w:r>
            <w:r>
              <w:rPr>
                <w:noProof/>
                <w:webHidden/>
              </w:rPr>
              <w:tab/>
            </w:r>
            <w:r>
              <w:rPr>
                <w:noProof/>
                <w:webHidden/>
              </w:rPr>
              <w:fldChar w:fldCharType="begin"/>
            </w:r>
            <w:r>
              <w:rPr>
                <w:noProof/>
                <w:webHidden/>
              </w:rPr>
              <w:instrText xml:space="preserve"> PAGEREF _Toc77891812 \h </w:instrText>
            </w:r>
            <w:r>
              <w:rPr>
                <w:noProof/>
                <w:webHidden/>
              </w:rPr>
            </w:r>
            <w:r>
              <w:rPr>
                <w:noProof/>
                <w:webHidden/>
              </w:rPr>
              <w:fldChar w:fldCharType="separate"/>
            </w:r>
            <w:r>
              <w:rPr>
                <w:noProof/>
                <w:webHidden/>
              </w:rPr>
              <w:t>39</w:t>
            </w:r>
            <w:r>
              <w:rPr>
                <w:noProof/>
                <w:webHidden/>
              </w:rPr>
              <w:fldChar w:fldCharType="end"/>
            </w:r>
          </w:hyperlink>
        </w:p>
        <w:p w14:paraId="12D09874" w14:textId="19FE67BA"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3" w:history="1">
            <w:r w:rsidRPr="008E1C92">
              <w:rPr>
                <w:rStyle w:val="Hyperlink"/>
                <w:noProof/>
              </w:rPr>
              <w:t>3.6.1 USER INTERFACES</w:t>
            </w:r>
            <w:r>
              <w:rPr>
                <w:noProof/>
                <w:webHidden/>
              </w:rPr>
              <w:tab/>
            </w:r>
            <w:r>
              <w:rPr>
                <w:noProof/>
                <w:webHidden/>
              </w:rPr>
              <w:fldChar w:fldCharType="begin"/>
            </w:r>
            <w:r>
              <w:rPr>
                <w:noProof/>
                <w:webHidden/>
              </w:rPr>
              <w:instrText xml:space="preserve"> PAGEREF _Toc77891813 \h </w:instrText>
            </w:r>
            <w:r>
              <w:rPr>
                <w:noProof/>
                <w:webHidden/>
              </w:rPr>
            </w:r>
            <w:r>
              <w:rPr>
                <w:noProof/>
                <w:webHidden/>
              </w:rPr>
              <w:fldChar w:fldCharType="separate"/>
            </w:r>
            <w:r>
              <w:rPr>
                <w:noProof/>
                <w:webHidden/>
              </w:rPr>
              <w:t>40</w:t>
            </w:r>
            <w:r>
              <w:rPr>
                <w:noProof/>
                <w:webHidden/>
              </w:rPr>
              <w:fldChar w:fldCharType="end"/>
            </w:r>
          </w:hyperlink>
        </w:p>
        <w:p w14:paraId="677557A8" w14:textId="21BED106"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4" w:history="1">
            <w:r w:rsidRPr="008E1C92">
              <w:rPr>
                <w:rStyle w:val="Hyperlink"/>
                <w:noProof/>
              </w:rPr>
              <w:t>3.6.2 SOFTWARE INTERFACES</w:t>
            </w:r>
            <w:r>
              <w:rPr>
                <w:noProof/>
                <w:webHidden/>
              </w:rPr>
              <w:tab/>
            </w:r>
            <w:r>
              <w:rPr>
                <w:noProof/>
                <w:webHidden/>
              </w:rPr>
              <w:fldChar w:fldCharType="begin"/>
            </w:r>
            <w:r>
              <w:rPr>
                <w:noProof/>
                <w:webHidden/>
              </w:rPr>
              <w:instrText xml:space="preserve"> PAGEREF _Toc77891814 \h </w:instrText>
            </w:r>
            <w:r>
              <w:rPr>
                <w:noProof/>
                <w:webHidden/>
              </w:rPr>
            </w:r>
            <w:r>
              <w:rPr>
                <w:noProof/>
                <w:webHidden/>
              </w:rPr>
              <w:fldChar w:fldCharType="separate"/>
            </w:r>
            <w:r>
              <w:rPr>
                <w:noProof/>
                <w:webHidden/>
              </w:rPr>
              <w:t>41</w:t>
            </w:r>
            <w:r>
              <w:rPr>
                <w:noProof/>
                <w:webHidden/>
              </w:rPr>
              <w:fldChar w:fldCharType="end"/>
            </w:r>
          </w:hyperlink>
        </w:p>
        <w:p w14:paraId="1BB0A6BE" w14:textId="6F8C086F"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15" w:history="1">
            <w:r w:rsidRPr="008E1C92">
              <w:rPr>
                <w:rStyle w:val="Hyperlink"/>
                <w:noProof/>
              </w:rPr>
              <w:t>3.7 IMPLEMENTATION</w:t>
            </w:r>
            <w:r>
              <w:rPr>
                <w:noProof/>
                <w:webHidden/>
              </w:rPr>
              <w:tab/>
            </w:r>
            <w:r>
              <w:rPr>
                <w:noProof/>
                <w:webHidden/>
              </w:rPr>
              <w:fldChar w:fldCharType="begin"/>
            </w:r>
            <w:r>
              <w:rPr>
                <w:noProof/>
                <w:webHidden/>
              </w:rPr>
              <w:instrText xml:space="preserve"> PAGEREF _Toc77891815 \h </w:instrText>
            </w:r>
            <w:r>
              <w:rPr>
                <w:noProof/>
                <w:webHidden/>
              </w:rPr>
            </w:r>
            <w:r>
              <w:rPr>
                <w:noProof/>
                <w:webHidden/>
              </w:rPr>
              <w:fldChar w:fldCharType="separate"/>
            </w:r>
            <w:r>
              <w:rPr>
                <w:noProof/>
                <w:webHidden/>
              </w:rPr>
              <w:t>41</w:t>
            </w:r>
            <w:r>
              <w:rPr>
                <w:noProof/>
                <w:webHidden/>
              </w:rPr>
              <w:fldChar w:fldCharType="end"/>
            </w:r>
          </w:hyperlink>
        </w:p>
        <w:p w14:paraId="62F99147" w14:textId="6C678DF9"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6" w:history="1">
            <w:r w:rsidRPr="008E1C92">
              <w:rPr>
                <w:rStyle w:val="Hyperlink"/>
                <w:noProof/>
              </w:rPr>
              <w:t>3.7.1 USE CASE DIAGRAMS</w:t>
            </w:r>
            <w:r>
              <w:rPr>
                <w:noProof/>
                <w:webHidden/>
              </w:rPr>
              <w:tab/>
            </w:r>
            <w:r>
              <w:rPr>
                <w:noProof/>
                <w:webHidden/>
              </w:rPr>
              <w:fldChar w:fldCharType="begin"/>
            </w:r>
            <w:r>
              <w:rPr>
                <w:noProof/>
                <w:webHidden/>
              </w:rPr>
              <w:instrText xml:space="preserve"> PAGEREF _Toc77891816 \h </w:instrText>
            </w:r>
            <w:r>
              <w:rPr>
                <w:noProof/>
                <w:webHidden/>
              </w:rPr>
            </w:r>
            <w:r>
              <w:rPr>
                <w:noProof/>
                <w:webHidden/>
              </w:rPr>
              <w:fldChar w:fldCharType="separate"/>
            </w:r>
            <w:r>
              <w:rPr>
                <w:noProof/>
                <w:webHidden/>
              </w:rPr>
              <w:t>43</w:t>
            </w:r>
            <w:r>
              <w:rPr>
                <w:noProof/>
                <w:webHidden/>
              </w:rPr>
              <w:fldChar w:fldCharType="end"/>
            </w:r>
          </w:hyperlink>
        </w:p>
        <w:p w14:paraId="1B472ADC" w14:textId="14506A13"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17" w:history="1">
            <w:r w:rsidRPr="008E1C92">
              <w:rPr>
                <w:rStyle w:val="Hyperlink"/>
                <w:noProof/>
              </w:rPr>
              <w:t>3.7.2 CLASS DIAGRAMS</w:t>
            </w:r>
            <w:r>
              <w:rPr>
                <w:noProof/>
                <w:webHidden/>
              </w:rPr>
              <w:tab/>
            </w:r>
            <w:r>
              <w:rPr>
                <w:noProof/>
                <w:webHidden/>
              </w:rPr>
              <w:fldChar w:fldCharType="begin"/>
            </w:r>
            <w:r>
              <w:rPr>
                <w:noProof/>
                <w:webHidden/>
              </w:rPr>
              <w:instrText xml:space="preserve"> PAGEREF _Toc77891817 \h </w:instrText>
            </w:r>
            <w:r>
              <w:rPr>
                <w:noProof/>
                <w:webHidden/>
              </w:rPr>
            </w:r>
            <w:r>
              <w:rPr>
                <w:noProof/>
                <w:webHidden/>
              </w:rPr>
              <w:fldChar w:fldCharType="separate"/>
            </w:r>
            <w:r>
              <w:rPr>
                <w:noProof/>
                <w:webHidden/>
              </w:rPr>
              <w:t>44</w:t>
            </w:r>
            <w:r>
              <w:rPr>
                <w:noProof/>
                <w:webHidden/>
              </w:rPr>
              <w:fldChar w:fldCharType="end"/>
            </w:r>
          </w:hyperlink>
        </w:p>
        <w:p w14:paraId="1443FA23" w14:textId="1B37F6A1" w:rsidR="00D83020" w:rsidRDefault="00D83020">
          <w:pPr>
            <w:pStyle w:val="TOC1"/>
            <w:tabs>
              <w:tab w:val="right" w:leader="dot" w:pos="9350"/>
            </w:tabs>
            <w:rPr>
              <w:rFonts w:asciiTheme="minorHAnsi" w:eastAsiaTheme="minorEastAsia" w:hAnsiTheme="minorHAnsi" w:cstheme="minorBidi"/>
              <w:noProof/>
              <w:sz w:val="22"/>
              <w:szCs w:val="22"/>
            </w:rPr>
          </w:pPr>
          <w:hyperlink w:anchor="_Toc77891818" w:history="1">
            <w:r w:rsidRPr="008E1C92">
              <w:rPr>
                <w:rStyle w:val="Hyperlink"/>
                <w:noProof/>
              </w:rPr>
              <w:t>CHAPTER 4: IMPLEMENTATION AND TESTING</w:t>
            </w:r>
            <w:r>
              <w:rPr>
                <w:noProof/>
                <w:webHidden/>
              </w:rPr>
              <w:tab/>
            </w:r>
            <w:r>
              <w:rPr>
                <w:noProof/>
                <w:webHidden/>
              </w:rPr>
              <w:fldChar w:fldCharType="begin"/>
            </w:r>
            <w:r>
              <w:rPr>
                <w:noProof/>
                <w:webHidden/>
              </w:rPr>
              <w:instrText xml:space="preserve"> PAGEREF _Toc77891818 \h </w:instrText>
            </w:r>
            <w:r>
              <w:rPr>
                <w:noProof/>
                <w:webHidden/>
              </w:rPr>
            </w:r>
            <w:r>
              <w:rPr>
                <w:noProof/>
                <w:webHidden/>
              </w:rPr>
              <w:fldChar w:fldCharType="separate"/>
            </w:r>
            <w:r>
              <w:rPr>
                <w:noProof/>
                <w:webHidden/>
              </w:rPr>
              <w:t>45</w:t>
            </w:r>
            <w:r>
              <w:rPr>
                <w:noProof/>
                <w:webHidden/>
              </w:rPr>
              <w:fldChar w:fldCharType="end"/>
            </w:r>
          </w:hyperlink>
        </w:p>
        <w:p w14:paraId="0EDFDDBF" w14:textId="1B136F20"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19" w:history="1">
            <w:r w:rsidRPr="008E1C92">
              <w:rPr>
                <w:rStyle w:val="Hyperlink"/>
                <w:noProof/>
              </w:rPr>
              <w:t>4.1 INTRODUCTION</w:t>
            </w:r>
            <w:r>
              <w:rPr>
                <w:noProof/>
                <w:webHidden/>
              </w:rPr>
              <w:tab/>
            </w:r>
            <w:r>
              <w:rPr>
                <w:noProof/>
                <w:webHidden/>
              </w:rPr>
              <w:fldChar w:fldCharType="begin"/>
            </w:r>
            <w:r>
              <w:rPr>
                <w:noProof/>
                <w:webHidden/>
              </w:rPr>
              <w:instrText xml:space="preserve"> PAGEREF _Toc77891819 \h </w:instrText>
            </w:r>
            <w:r>
              <w:rPr>
                <w:noProof/>
                <w:webHidden/>
              </w:rPr>
            </w:r>
            <w:r>
              <w:rPr>
                <w:noProof/>
                <w:webHidden/>
              </w:rPr>
              <w:fldChar w:fldCharType="separate"/>
            </w:r>
            <w:r>
              <w:rPr>
                <w:noProof/>
                <w:webHidden/>
              </w:rPr>
              <w:t>45</w:t>
            </w:r>
            <w:r>
              <w:rPr>
                <w:noProof/>
                <w:webHidden/>
              </w:rPr>
              <w:fldChar w:fldCharType="end"/>
            </w:r>
          </w:hyperlink>
        </w:p>
        <w:p w14:paraId="3D4A915F" w14:textId="2E839F0D"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0" w:history="1">
            <w:r w:rsidRPr="008E1C92">
              <w:rPr>
                <w:rStyle w:val="Hyperlink"/>
                <w:rFonts w:eastAsia="Arial"/>
                <w:noProof/>
              </w:rPr>
              <w:t>4.2 SCOPE</w:t>
            </w:r>
            <w:r>
              <w:rPr>
                <w:noProof/>
                <w:webHidden/>
              </w:rPr>
              <w:tab/>
            </w:r>
            <w:r>
              <w:rPr>
                <w:noProof/>
                <w:webHidden/>
              </w:rPr>
              <w:fldChar w:fldCharType="begin"/>
            </w:r>
            <w:r>
              <w:rPr>
                <w:noProof/>
                <w:webHidden/>
              </w:rPr>
              <w:instrText xml:space="preserve"> PAGEREF _Toc77891820 \h </w:instrText>
            </w:r>
            <w:r>
              <w:rPr>
                <w:noProof/>
                <w:webHidden/>
              </w:rPr>
            </w:r>
            <w:r>
              <w:rPr>
                <w:noProof/>
                <w:webHidden/>
              </w:rPr>
              <w:fldChar w:fldCharType="separate"/>
            </w:r>
            <w:r>
              <w:rPr>
                <w:noProof/>
                <w:webHidden/>
              </w:rPr>
              <w:t>45</w:t>
            </w:r>
            <w:r>
              <w:rPr>
                <w:noProof/>
                <w:webHidden/>
              </w:rPr>
              <w:fldChar w:fldCharType="end"/>
            </w:r>
          </w:hyperlink>
        </w:p>
        <w:p w14:paraId="70B7D10F" w14:textId="1FBB96AC"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1" w:history="1">
            <w:r w:rsidRPr="008E1C92">
              <w:rPr>
                <w:rStyle w:val="Hyperlink"/>
                <w:noProof/>
              </w:rPr>
              <w:t>4.3 MOBILE INTERFACES</w:t>
            </w:r>
            <w:r>
              <w:rPr>
                <w:noProof/>
                <w:webHidden/>
              </w:rPr>
              <w:tab/>
            </w:r>
            <w:r>
              <w:rPr>
                <w:noProof/>
                <w:webHidden/>
              </w:rPr>
              <w:fldChar w:fldCharType="begin"/>
            </w:r>
            <w:r>
              <w:rPr>
                <w:noProof/>
                <w:webHidden/>
              </w:rPr>
              <w:instrText xml:space="preserve"> PAGEREF _Toc77891821 \h </w:instrText>
            </w:r>
            <w:r>
              <w:rPr>
                <w:noProof/>
                <w:webHidden/>
              </w:rPr>
            </w:r>
            <w:r>
              <w:rPr>
                <w:noProof/>
                <w:webHidden/>
              </w:rPr>
              <w:fldChar w:fldCharType="separate"/>
            </w:r>
            <w:r>
              <w:rPr>
                <w:noProof/>
                <w:webHidden/>
              </w:rPr>
              <w:t>46</w:t>
            </w:r>
            <w:r>
              <w:rPr>
                <w:noProof/>
                <w:webHidden/>
              </w:rPr>
              <w:fldChar w:fldCharType="end"/>
            </w:r>
          </w:hyperlink>
        </w:p>
        <w:p w14:paraId="56DC2DB3" w14:textId="45E6C055"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2" w:history="1">
            <w:r w:rsidRPr="008E1C92">
              <w:rPr>
                <w:rStyle w:val="Hyperlink"/>
                <w:noProof/>
              </w:rPr>
              <w:t>4.4 WEB INTERFACES</w:t>
            </w:r>
            <w:r>
              <w:rPr>
                <w:noProof/>
                <w:webHidden/>
              </w:rPr>
              <w:tab/>
            </w:r>
            <w:r>
              <w:rPr>
                <w:noProof/>
                <w:webHidden/>
              </w:rPr>
              <w:fldChar w:fldCharType="begin"/>
            </w:r>
            <w:r>
              <w:rPr>
                <w:noProof/>
                <w:webHidden/>
              </w:rPr>
              <w:instrText xml:space="preserve"> PAGEREF _Toc77891822 \h </w:instrText>
            </w:r>
            <w:r>
              <w:rPr>
                <w:noProof/>
                <w:webHidden/>
              </w:rPr>
            </w:r>
            <w:r>
              <w:rPr>
                <w:noProof/>
                <w:webHidden/>
              </w:rPr>
              <w:fldChar w:fldCharType="separate"/>
            </w:r>
            <w:r>
              <w:rPr>
                <w:noProof/>
                <w:webHidden/>
              </w:rPr>
              <w:t>49</w:t>
            </w:r>
            <w:r>
              <w:rPr>
                <w:noProof/>
                <w:webHidden/>
              </w:rPr>
              <w:fldChar w:fldCharType="end"/>
            </w:r>
          </w:hyperlink>
        </w:p>
        <w:p w14:paraId="57D2129A" w14:textId="71A2365E"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23" w:history="1">
            <w:r w:rsidRPr="008E1C92">
              <w:rPr>
                <w:rStyle w:val="Hyperlink"/>
                <w:noProof/>
              </w:rPr>
              <w:t>4.4.1 DEPLOYMENT TESTING</w:t>
            </w:r>
            <w:r>
              <w:rPr>
                <w:noProof/>
                <w:webHidden/>
              </w:rPr>
              <w:tab/>
            </w:r>
            <w:r>
              <w:rPr>
                <w:noProof/>
                <w:webHidden/>
              </w:rPr>
              <w:fldChar w:fldCharType="begin"/>
            </w:r>
            <w:r>
              <w:rPr>
                <w:noProof/>
                <w:webHidden/>
              </w:rPr>
              <w:instrText xml:space="preserve"> PAGEREF _Toc77891823 \h </w:instrText>
            </w:r>
            <w:r>
              <w:rPr>
                <w:noProof/>
                <w:webHidden/>
              </w:rPr>
            </w:r>
            <w:r>
              <w:rPr>
                <w:noProof/>
                <w:webHidden/>
              </w:rPr>
              <w:fldChar w:fldCharType="separate"/>
            </w:r>
            <w:r>
              <w:rPr>
                <w:noProof/>
                <w:webHidden/>
              </w:rPr>
              <w:t>51</w:t>
            </w:r>
            <w:r>
              <w:rPr>
                <w:noProof/>
                <w:webHidden/>
              </w:rPr>
              <w:fldChar w:fldCharType="end"/>
            </w:r>
          </w:hyperlink>
        </w:p>
        <w:p w14:paraId="31209156" w14:textId="47BA218C"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24" w:history="1">
            <w:r w:rsidRPr="008E1C92">
              <w:rPr>
                <w:rStyle w:val="Hyperlink"/>
                <w:noProof/>
              </w:rPr>
              <w:t>4.4.2 USABILITY TESTING</w:t>
            </w:r>
            <w:r>
              <w:rPr>
                <w:noProof/>
                <w:webHidden/>
              </w:rPr>
              <w:tab/>
            </w:r>
            <w:r>
              <w:rPr>
                <w:noProof/>
                <w:webHidden/>
              </w:rPr>
              <w:fldChar w:fldCharType="begin"/>
            </w:r>
            <w:r>
              <w:rPr>
                <w:noProof/>
                <w:webHidden/>
              </w:rPr>
              <w:instrText xml:space="preserve"> PAGEREF _Toc77891824 \h </w:instrText>
            </w:r>
            <w:r>
              <w:rPr>
                <w:noProof/>
                <w:webHidden/>
              </w:rPr>
            </w:r>
            <w:r>
              <w:rPr>
                <w:noProof/>
                <w:webHidden/>
              </w:rPr>
              <w:fldChar w:fldCharType="separate"/>
            </w:r>
            <w:r>
              <w:rPr>
                <w:noProof/>
                <w:webHidden/>
              </w:rPr>
              <w:t>51</w:t>
            </w:r>
            <w:r>
              <w:rPr>
                <w:noProof/>
                <w:webHidden/>
              </w:rPr>
              <w:fldChar w:fldCharType="end"/>
            </w:r>
          </w:hyperlink>
        </w:p>
        <w:p w14:paraId="49745F97" w14:textId="72FE6EA7" w:rsidR="00D83020" w:rsidRDefault="00D83020">
          <w:pPr>
            <w:pStyle w:val="TOC3"/>
            <w:tabs>
              <w:tab w:val="right" w:leader="dot" w:pos="9350"/>
            </w:tabs>
            <w:rPr>
              <w:rFonts w:asciiTheme="minorHAnsi" w:eastAsiaTheme="minorEastAsia" w:hAnsiTheme="minorHAnsi" w:cstheme="minorBidi"/>
              <w:noProof/>
              <w:sz w:val="22"/>
              <w:szCs w:val="22"/>
            </w:rPr>
          </w:pPr>
          <w:hyperlink w:anchor="_Toc77891825" w:history="1">
            <w:r w:rsidRPr="008E1C92">
              <w:rPr>
                <w:rStyle w:val="Hyperlink"/>
                <w:noProof/>
              </w:rPr>
              <w:t>4.4.3 USER INTERFACE TESTING</w:t>
            </w:r>
            <w:r>
              <w:rPr>
                <w:noProof/>
                <w:webHidden/>
              </w:rPr>
              <w:tab/>
            </w:r>
            <w:r>
              <w:rPr>
                <w:noProof/>
                <w:webHidden/>
              </w:rPr>
              <w:fldChar w:fldCharType="begin"/>
            </w:r>
            <w:r>
              <w:rPr>
                <w:noProof/>
                <w:webHidden/>
              </w:rPr>
              <w:instrText xml:space="preserve"> PAGEREF _Toc77891825 \h </w:instrText>
            </w:r>
            <w:r>
              <w:rPr>
                <w:noProof/>
                <w:webHidden/>
              </w:rPr>
            </w:r>
            <w:r>
              <w:rPr>
                <w:noProof/>
                <w:webHidden/>
              </w:rPr>
              <w:fldChar w:fldCharType="separate"/>
            </w:r>
            <w:r>
              <w:rPr>
                <w:noProof/>
                <w:webHidden/>
              </w:rPr>
              <w:t>52</w:t>
            </w:r>
            <w:r>
              <w:rPr>
                <w:noProof/>
                <w:webHidden/>
              </w:rPr>
              <w:fldChar w:fldCharType="end"/>
            </w:r>
          </w:hyperlink>
        </w:p>
        <w:p w14:paraId="10840B69" w14:textId="619F0D86"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6" w:history="1">
            <w:r w:rsidRPr="008E1C92">
              <w:rPr>
                <w:rStyle w:val="Hyperlink"/>
                <w:rFonts w:eastAsia="Arial"/>
                <w:noProof/>
              </w:rPr>
              <w:t>4.5 CONCLUSION</w:t>
            </w:r>
            <w:r>
              <w:rPr>
                <w:noProof/>
                <w:webHidden/>
              </w:rPr>
              <w:tab/>
            </w:r>
            <w:r>
              <w:rPr>
                <w:noProof/>
                <w:webHidden/>
              </w:rPr>
              <w:fldChar w:fldCharType="begin"/>
            </w:r>
            <w:r>
              <w:rPr>
                <w:noProof/>
                <w:webHidden/>
              </w:rPr>
              <w:instrText xml:space="preserve"> PAGEREF _Toc77891826 \h </w:instrText>
            </w:r>
            <w:r>
              <w:rPr>
                <w:noProof/>
                <w:webHidden/>
              </w:rPr>
            </w:r>
            <w:r>
              <w:rPr>
                <w:noProof/>
                <w:webHidden/>
              </w:rPr>
              <w:fldChar w:fldCharType="separate"/>
            </w:r>
            <w:r>
              <w:rPr>
                <w:noProof/>
                <w:webHidden/>
              </w:rPr>
              <w:t>52</w:t>
            </w:r>
            <w:r>
              <w:rPr>
                <w:noProof/>
                <w:webHidden/>
              </w:rPr>
              <w:fldChar w:fldCharType="end"/>
            </w:r>
          </w:hyperlink>
        </w:p>
        <w:p w14:paraId="34B66FAC" w14:textId="2150CBDB" w:rsidR="00D83020" w:rsidRDefault="00D83020">
          <w:pPr>
            <w:pStyle w:val="TOC1"/>
            <w:tabs>
              <w:tab w:val="right" w:leader="dot" w:pos="9350"/>
            </w:tabs>
            <w:rPr>
              <w:rFonts w:asciiTheme="minorHAnsi" w:eastAsiaTheme="minorEastAsia" w:hAnsiTheme="minorHAnsi" w:cstheme="minorBidi"/>
              <w:noProof/>
              <w:sz w:val="22"/>
              <w:szCs w:val="22"/>
            </w:rPr>
          </w:pPr>
          <w:hyperlink w:anchor="_Toc77891827" w:history="1">
            <w:r w:rsidRPr="008E1C92">
              <w:rPr>
                <w:rStyle w:val="Hyperlink"/>
                <w:noProof/>
              </w:rPr>
              <w:t>CHAPTER 5: CONCLUSION AND RECOMMENDATIONS</w:t>
            </w:r>
            <w:r>
              <w:rPr>
                <w:noProof/>
                <w:webHidden/>
              </w:rPr>
              <w:tab/>
            </w:r>
            <w:r>
              <w:rPr>
                <w:noProof/>
                <w:webHidden/>
              </w:rPr>
              <w:fldChar w:fldCharType="begin"/>
            </w:r>
            <w:r>
              <w:rPr>
                <w:noProof/>
                <w:webHidden/>
              </w:rPr>
              <w:instrText xml:space="preserve"> PAGEREF _Toc77891827 \h </w:instrText>
            </w:r>
            <w:r>
              <w:rPr>
                <w:noProof/>
                <w:webHidden/>
              </w:rPr>
            </w:r>
            <w:r>
              <w:rPr>
                <w:noProof/>
                <w:webHidden/>
              </w:rPr>
              <w:fldChar w:fldCharType="separate"/>
            </w:r>
            <w:r>
              <w:rPr>
                <w:noProof/>
                <w:webHidden/>
              </w:rPr>
              <w:t>53</w:t>
            </w:r>
            <w:r>
              <w:rPr>
                <w:noProof/>
                <w:webHidden/>
              </w:rPr>
              <w:fldChar w:fldCharType="end"/>
            </w:r>
          </w:hyperlink>
        </w:p>
        <w:p w14:paraId="55E6D99F" w14:textId="732CD1EB"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8" w:history="1">
            <w:r w:rsidRPr="008E1C92">
              <w:rPr>
                <w:rStyle w:val="Hyperlink"/>
                <w:noProof/>
              </w:rPr>
              <w:t>5.1 CONCLUSION</w:t>
            </w:r>
            <w:r>
              <w:rPr>
                <w:noProof/>
                <w:webHidden/>
              </w:rPr>
              <w:tab/>
            </w:r>
            <w:r>
              <w:rPr>
                <w:noProof/>
                <w:webHidden/>
              </w:rPr>
              <w:fldChar w:fldCharType="begin"/>
            </w:r>
            <w:r>
              <w:rPr>
                <w:noProof/>
                <w:webHidden/>
              </w:rPr>
              <w:instrText xml:space="preserve"> PAGEREF _Toc77891828 \h </w:instrText>
            </w:r>
            <w:r>
              <w:rPr>
                <w:noProof/>
                <w:webHidden/>
              </w:rPr>
            </w:r>
            <w:r>
              <w:rPr>
                <w:noProof/>
                <w:webHidden/>
              </w:rPr>
              <w:fldChar w:fldCharType="separate"/>
            </w:r>
            <w:r>
              <w:rPr>
                <w:noProof/>
                <w:webHidden/>
              </w:rPr>
              <w:t>53</w:t>
            </w:r>
            <w:r>
              <w:rPr>
                <w:noProof/>
                <w:webHidden/>
              </w:rPr>
              <w:fldChar w:fldCharType="end"/>
            </w:r>
          </w:hyperlink>
        </w:p>
        <w:p w14:paraId="14379530" w14:textId="01A5C3BF"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29" w:history="1">
            <w:r w:rsidRPr="008E1C92">
              <w:rPr>
                <w:rStyle w:val="Hyperlink"/>
                <w:noProof/>
              </w:rPr>
              <w:t>5.2 CHALLENGES ENCOUNTERED</w:t>
            </w:r>
            <w:r>
              <w:rPr>
                <w:noProof/>
                <w:webHidden/>
              </w:rPr>
              <w:tab/>
            </w:r>
            <w:r>
              <w:rPr>
                <w:noProof/>
                <w:webHidden/>
              </w:rPr>
              <w:fldChar w:fldCharType="begin"/>
            </w:r>
            <w:r>
              <w:rPr>
                <w:noProof/>
                <w:webHidden/>
              </w:rPr>
              <w:instrText xml:space="preserve"> PAGEREF _Toc77891829 \h </w:instrText>
            </w:r>
            <w:r>
              <w:rPr>
                <w:noProof/>
                <w:webHidden/>
              </w:rPr>
            </w:r>
            <w:r>
              <w:rPr>
                <w:noProof/>
                <w:webHidden/>
              </w:rPr>
              <w:fldChar w:fldCharType="separate"/>
            </w:r>
            <w:r>
              <w:rPr>
                <w:noProof/>
                <w:webHidden/>
              </w:rPr>
              <w:t>53</w:t>
            </w:r>
            <w:r>
              <w:rPr>
                <w:noProof/>
                <w:webHidden/>
              </w:rPr>
              <w:fldChar w:fldCharType="end"/>
            </w:r>
          </w:hyperlink>
        </w:p>
        <w:p w14:paraId="3362FF8C" w14:textId="7B10D8DA"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30" w:history="1">
            <w:r w:rsidRPr="008E1C92">
              <w:rPr>
                <w:rStyle w:val="Hyperlink"/>
                <w:noProof/>
              </w:rPr>
              <w:t>5.3 LIMITATIONS</w:t>
            </w:r>
            <w:r>
              <w:rPr>
                <w:noProof/>
                <w:webHidden/>
              </w:rPr>
              <w:tab/>
            </w:r>
            <w:r>
              <w:rPr>
                <w:noProof/>
                <w:webHidden/>
              </w:rPr>
              <w:fldChar w:fldCharType="begin"/>
            </w:r>
            <w:r>
              <w:rPr>
                <w:noProof/>
                <w:webHidden/>
              </w:rPr>
              <w:instrText xml:space="preserve"> PAGEREF _Toc77891830 \h </w:instrText>
            </w:r>
            <w:r>
              <w:rPr>
                <w:noProof/>
                <w:webHidden/>
              </w:rPr>
            </w:r>
            <w:r>
              <w:rPr>
                <w:noProof/>
                <w:webHidden/>
              </w:rPr>
              <w:fldChar w:fldCharType="separate"/>
            </w:r>
            <w:r>
              <w:rPr>
                <w:noProof/>
                <w:webHidden/>
              </w:rPr>
              <w:t>53</w:t>
            </w:r>
            <w:r>
              <w:rPr>
                <w:noProof/>
                <w:webHidden/>
              </w:rPr>
              <w:fldChar w:fldCharType="end"/>
            </w:r>
          </w:hyperlink>
        </w:p>
        <w:p w14:paraId="77F25EAB" w14:textId="5FAB3B0A" w:rsidR="00D83020" w:rsidRDefault="00D83020">
          <w:pPr>
            <w:pStyle w:val="TOC2"/>
            <w:tabs>
              <w:tab w:val="right" w:leader="dot" w:pos="9350"/>
            </w:tabs>
            <w:rPr>
              <w:rFonts w:asciiTheme="minorHAnsi" w:eastAsiaTheme="minorEastAsia" w:hAnsiTheme="minorHAnsi" w:cstheme="minorBidi"/>
              <w:noProof/>
              <w:sz w:val="22"/>
              <w:szCs w:val="22"/>
            </w:rPr>
          </w:pPr>
          <w:hyperlink w:anchor="_Toc77891831" w:history="1">
            <w:r w:rsidRPr="008E1C92">
              <w:rPr>
                <w:rStyle w:val="Hyperlink"/>
                <w:noProof/>
              </w:rPr>
              <w:t>5.4 RECOMMENDATIONS</w:t>
            </w:r>
            <w:r>
              <w:rPr>
                <w:noProof/>
                <w:webHidden/>
              </w:rPr>
              <w:tab/>
            </w:r>
            <w:r>
              <w:rPr>
                <w:noProof/>
                <w:webHidden/>
              </w:rPr>
              <w:fldChar w:fldCharType="begin"/>
            </w:r>
            <w:r>
              <w:rPr>
                <w:noProof/>
                <w:webHidden/>
              </w:rPr>
              <w:instrText xml:space="preserve"> PAGEREF _Toc77891831 \h </w:instrText>
            </w:r>
            <w:r>
              <w:rPr>
                <w:noProof/>
                <w:webHidden/>
              </w:rPr>
            </w:r>
            <w:r>
              <w:rPr>
                <w:noProof/>
                <w:webHidden/>
              </w:rPr>
              <w:fldChar w:fldCharType="separate"/>
            </w:r>
            <w:r>
              <w:rPr>
                <w:noProof/>
                <w:webHidden/>
              </w:rPr>
              <w:t>54</w:t>
            </w:r>
            <w:r>
              <w:rPr>
                <w:noProof/>
                <w:webHidden/>
              </w:rPr>
              <w:fldChar w:fldCharType="end"/>
            </w:r>
          </w:hyperlink>
        </w:p>
        <w:p w14:paraId="44F63A71" w14:textId="2826CAE5" w:rsidR="00602220" w:rsidRDefault="00602220">
          <w:r>
            <w:rPr>
              <w:b/>
              <w:bCs/>
              <w:noProof/>
            </w:rPr>
            <w:fldChar w:fldCharType="end"/>
          </w:r>
        </w:p>
      </w:sdtContent>
    </w:sdt>
    <w:p w14:paraId="3FA23489" w14:textId="77777777" w:rsidR="00F119FB" w:rsidRPr="000B6790" w:rsidRDefault="00F119FB" w:rsidP="00DA5C75">
      <w:pPr>
        <w:jc w:val="center"/>
        <w:rPr>
          <w:b/>
          <w:bCs/>
        </w:rPr>
      </w:pPr>
    </w:p>
    <w:p w14:paraId="5121EAD2" w14:textId="77777777" w:rsidR="00C9624E" w:rsidRPr="000B6790" w:rsidRDefault="00C9624E" w:rsidP="00DA5C75">
      <w:pPr>
        <w:spacing w:line="259" w:lineRule="auto"/>
        <w:jc w:val="both"/>
        <w:rPr>
          <w:b/>
          <w:bCs/>
        </w:rPr>
      </w:pPr>
      <w:r w:rsidRPr="000B6790">
        <w:rPr>
          <w:b/>
          <w:bCs/>
        </w:rPr>
        <w:br w:type="page"/>
      </w:r>
    </w:p>
    <w:p w14:paraId="3D3212CA" w14:textId="5E725CA8" w:rsidR="00C9624E" w:rsidRPr="000B6790" w:rsidRDefault="00C9624E" w:rsidP="00DA5C75">
      <w:pPr>
        <w:jc w:val="center"/>
        <w:rPr>
          <w:b/>
          <w:bCs/>
        </w:rPr>
      </w:pPr>
      <w:r w:rsidRPr="000B6790">
        <w:rPr>
          <w:b/>
          <w:bCs/>
        </w:rPr>
        <w:lastRenderedPageBreak/>
        <w:t>LIST OF FIGURES</w:t>
      </w:r>
    </w:p>
    <w:p w14:paraId="64599483" w14:textId="77777777" w:rsidR="00C9624E" w:rsidRPr="000B6790" w:rsidRDefault="00C9624E" w:rsidP="00DA5C75">
      <w:pPr>
        <w:spacing w:line="259" w:lineRule="auto"/>
        <w:jc w:val="both"/>
        <w:rPr>
          <w:b/>
          <w:bCs/>
        </w:rPr>
      </w:pPr>
      <w:r w:rsidRPr="000B6790">
        <w:rPr>
          <w:b/>
          <w:bCs/>
        </w:rPr>
        <w:br w:type="page"/>
      </w:r>
    </w:p>
    <w:p w14:paraId="0430C7EC" w14:textId="5086BF42" w:rsidR="00942F72" w:rsidRPr="000B6790" w:rsidRDefault="00C9624E" w:rsidP="00DA5C75">
      <w:pPr>
        <w:jc w:val="center"/>
        <w:rPr>
          <w:b/>
          <w:bCs/>
        </w:rPr>
      </w:pPr>
      <w:r w:rsidRPr="000B6790">
        <w:rPr>
          <w:b/>
          <w:bCs/>
        </w:rPr>
        <w:lastRenderedPageBreak/>
        <w:t>LIST OF TABLES</w:t>
      </w:r>
    </w:p>
    <w:p w14:paraId="5C642B14" w14:textId="77777777" w:rsidR="00942F72" w:rsidRPr="000B6790" w:rsidRDefault="00942F72" w:rsidP="00DA5C75">
      <w:pPr>
        <w:spacing w:line="259" w:lineRule="auto"/>
        <w:jc w:val="both"/>
        <w:rPr>
          <w:b/>
          <w:bCs/>
        </w:rPr>
      </w:pPr>
      <w:r w:rsidRPr="000B6790">
        <w:rPr>
          <w:b/>
          <w:bCs/>
        </w:rPr>
        <w:br w:type="page"/>
      </w:r>
    </w:p>
    <w:p w14:paraId="070E740D" w14:textId="15E275B2" w:rsidR="00472314" w:rsidRPr="000B6790" w:rsidRDefault="00942F72" w:rsidP="00DA5C75">
      <w:pPr>
        <w:jc w:val="center"/>
        <w:rPr>
          <w:b/>
          <w:bCs/>
        </w:rPr>
      </w:pPr>
      <w:r w:rsidRPr="000B6790">
        <w:rPr>
          <w:b/>
          <w:bCs/>
        </w:rPr>
        <w:lastRenderedPageBreak/>
        <w:t>ABBREVIATIONS</w:t>
      </w:r>
    </w:p>
    <w:p w14:paraId="2BC9E1AA" w14:textId="77777777" w:rsidR="00942F72" w:rsidRPr="000B6790" w:rsidRDefault="00942F72" w:rsidP="00DA5C75">
      <w:pPr>
        <w:jc w:val="both"/>
        <w:rPr>
          <w:b/>
          <w:bCs/>
        </w:rPr>
      </w:pPr>
    </w:p>
    <w:p w14:paraId="6679BE2A" w14:textId="77777777" w:rsidR="00633AE6" w:rsidRPr="000B6790" w:rsidRDefault="00633AE6" w:rsidP="00DA5C75">
      <w:pPr>
        <w:jc w:val="both"/>
        <w:rPr>
          <w:b/>
          <w:bCs/>
        </w:rPr>
      </w:pPr>
    </w:p>
    <w:p w14:paraId="3097CA19" w14:textId="4A30F12E" w:rsidR="00CF601C" w:rsidRPr="000B6790" w:rsidRDefault="00CF601C" w:rsidP="00DA5C75">
      <w:pPr>
        <w:jc w:val="both"/>
        <w:rPr>
          <w:b/>
          <w:bCs/>
        </w:rPr>
      </w:pPr>
    </w:p>
    <w:p w14:paraId="52A15238" w14:textId="11DC0663" w:rsidR="00CF601C" w:rsidRPr="000B6790" w:rsidRDefault="00CF601C" w:rsidP="00DA5C75">
      <w:pPr>
        <w:jc w:val="both"/>
        <w:rPr>
          <w:b/>
          <w:bCs/>
        </w:rPr>
      </w:pPr>
    </w:p>
    <w:p w14:paraId="40EDC7DA" w14:textId="7D18BF66" w:rsidR="00CF601C" w:rsidRPr="000B6790" w:rsidRDefault="00CF601C" w:rsidP="00DA5C75">
      <w:pPr>
        <w:jc w:val="both"/>
        <w:rPr>
          <w:b/>
          <w:bCs/>
        </w:rPr>
      </w:pPr>
    </w:p>
    <w:p w14:paraId="397397A7" w14:textId="228DB537" w:rsidR="00CF601C" w:rsidRPr="000B6790" w:rsidRDefault="00CF601C" w:rsidP="00DA5C75">
      <w:pPr>
        <w:jc w:val="both"/>
        <w:rPr>
          <w:b/>
          <w:bCs/>
        </w:rPr>
      </w:pPr>
    </w:p>
    <w:p w14:paraId="316DC6C3" w14:textId="77777777" w:rsidR="00CF601C" w:rsidRPr="000B6790" w:rsidRDefault="00CF601C" w:rsidP="00DA5C75">
      <w:pPr>
        <w:jc w:val="both"/>
      </w:pPr>
    </w:p>
    <w:p w14:paraId="13B0322D" w14:textId="77777777" w:rsidR="00472314" w:rsidRPr="000B6790" w:rsidRDefault="00472314" w:rsidP="00DA5C75">
      <w:pPr>
        <w:jc w:val="both"/>
      </w:pPr>
    </w:p>
    <w:p w14:paraId="6981B359" w14:textId="77777777" w:rsidR="00472314" w:rsidRPr="000B6790" w:rsidRDefault="00472314" w:rsidP="00DA5C75">
      <w:pPr>
        <w:jc w:val="both"/>
      </w:pPr>
    </w:p>
    <w:p w14:paraId="2FCA56B8" w14:textId="77777777" w:rsidR="00472314" w:rsidRPr="000B6790" w:rsidRDefault="00472314" w:rsidP="00DA5C75">
      <w:pPr>
        <w:jc w:val="both"/>
      </w:pPr>
    </w:p>
    <w:p w14:paraId="006D8E37" w14:textId="77777777" w:rsidR="00472314" w:rsidRPr="000B6790" w:rsidRDefault="00472314" w:rsidP="00DA5C75">
      <w:pPr>
        <w:jc w:val="both"/>
      </w:pPr>
    </w:p>
    <w:p w14:paraId="05F57E65" w14:textId="77777777" w:rsidR="00472314" w:rsidRPr="000B6790" w:rsidRDefault="00472314" w:rsidP="00DA5C75">
      <w:pPr>
        <w:jc w:val="both"/>
      </w:pPr>
    </w:p>
    <w:p w14:paraId="35FE94D4" w14:textId="77777777" w:rsidR="00472314" w:rsidRPr="000B6790" w:rsidRDefault="00472314" w:rsidP="00DA5C75">
      <w:pPr>
        <w:jc w:val="both"/>
      </w:pPr>
    </w:p>
    <w:p w14:paraId="715D7DF0" w14:textId="4B3B4C7D" w:rsidR="00CF601C" w:rsidRPr="000B6790" w:rsidRDefault="00CF601C" w:rsidP="00DA5C75">
      <w:pPr>
        <w:spacing w:line="259" w:lineRule="auto"/>
        <w:jc w:val="both"/>
      </w:pPr>
    </w:p>
    <w:p w14:paraId="2B993394" w14:textId="5E1C2C75" w:rsidR="00633AE6" w:rsidRPr="000B6790" w:rsidRDefault="00633AE6" w:rsidP="00DA5C75">
      <w:pPr>
        <w:jc w:val="both"/>
      </w:pPr>
    </w:p>
    <w:p w14:paraId="57E3ED87" w14:textId="7E389165" w:rsidR="00472314" w:rsidRPr="000B6790" w:rsidRDefault="00633AE6" w:rsidP="00DA5C75">
      <w:pPr>
        <w:spacing w:line="259" w:lineRule="auto"/>
        <w:jc w:val="both"/>
      </w:pPr>
      <w:r w:rsidRPr="000B6790">
        <w:br w:type="page"/>
      </w:r>
    </w:p>
    <w:p w14:paraId="4A07FDA5" w14:textId="77777777" w:rsidR="00472314" w:rsidRPr="000B6790" w:rsidRDefault="00472314" w:rsidP="000B6790">
      <w:pPr>
        <w:pStyle w:val="Heading1"/>
      </w:pPr>
      <w:bookmarkStart w:id="0" w:name="_Toc77381996"/>
      <w:bookmarkStart w:id="1" w:name="_Toc77891774"/>
      <w:r w:rsidRPr="000B6790">
        <w:lastRenderedPageBreak/>
        <w:t>INTRODUCTION</w:t>
      </w:r>
      <w:bookmarkEnd w:id="0"/>
      <w:bookmarkEnd w:id="1"/>
    </w:p>
    <w:p w14:paraId="2F9A7B35" w14:textId="77777777" w:rsidR="00472314" w:rsidRPr="000B6790" w:rsidRDefault="00472314" w:rsidP="00DA5C75">
      <w:pPr>
        <w:pStyle w:val="Heading2"/>
        <w:jc w:val="both"/>
      </w:pPr>
      <w:bookmarkStart w:id="2" w:name="_Toc77381997"/>
      <w:bookmarkStart w:id="3" w:name="_Toc77891775"/>
      <w:r w:rsidRPr="000B6790">
        <w:t>BACKGROUND OF THE STUDY</w:t>
      </w:r>
      <w:bookmarkEnd w:id="2"/>
      <w:bookmarkEnd w:id="3"/>
    </w:p>
    <w:p w14:paraId="5475790B" w14:textId="10CE3AB0" w:rsidR="00472314" w:rsidRPr="000B6790" w:rsidRDefault="00FB6A85" w:rsidP="00DA5C75">
      <w:pPr>
        <w:jc w:val="both"/>
      </w:pPr>
      <w:r w:rsidRPr="000B6790">
        <w:t>The traditional definition of audience measurement is the estimation of the number of people watching a certain TV show or channel</w:t>
      </w:r>
      <w:r w:rsidR="00472314" w:rsidRPr="000B6790">
        <w:t xml:space="preserve">, or the number of listeners who are tuned to a particular radio program or channel. Audience measurement takes into account, the </w:t>
      </w:r>
      <w:proofErr w:type="spellStart"/>
      <w:r w:rsidR="00472314" w:rsidRPr="000B6790">
        <w:t>behaviour</w:t>
      </w:r>
      <w:proofErr w:type="spellEnd"/>
      <w:r w:rsidR="00472314" w:rsidRPr="000B6790">
        <w:t xml:space="preserve"> of  the audience as well as its demographics </w:t>
      </w:r>
      <w:r w:rsidR="00472314" w:rsidRPr="000B6790">
        <w:fldChar w:fldCharType="begin" w:fldLock="1"/>
      </w:r>
      <w:r w:rsidR="00472314"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rsidRPr="000B6790">
        <w:fldChar w:fldCharType="separate"/>
      </w:r>
      <w:r w:rsidR="00472314" w:rsidRPr="000B6790">
        <w:rPr>
          <w:noProof/>
        </w:rPr>
        <w:t>[1]</w:t>
      </w:r>
      <w:r w:rsidR="00472314" w:rsidRPr="000B6790">
        <w:fldChar w:fldCharType="end"/>
      </w:r>
      <w:r w:rsidR="00472314" w:rsidRPr="000B6790">
        <w:t xml:space="preserve">. </w:t>
      </w:r>
      <w:r w:rsidR="00C0722C" w:rsidRPr="000B6790">
        <w:t>Direct and indirect measurement methods are used, and the results of a carefully selected sample are usually extrapolated to give estimates for the entire population</w:t>
      </w:r>
      <w:r w:rsidR="00472314" w:rsidRPr="000B6790">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rsidRPr="000B6790">
        <w:fldChar w:fldCharType="begin" w:fldLock="1"/>
      </w:r>
      <w:r w:rsidR="00472314"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rsidRPr="000B6790">
        <w:fldChar w:fldCharType="separate"/>
      </w:r>
      <w:r w:rsidR="00472314" w:rsidRPr="000B6790">
        <w:rPr>
          <w:noProof/>
        </w:rPr>
        <w:t>[2]</w:t>
      </w:r>
      <w:r w:rsidR="00472314" w:rsidRPr="000B6790">
        <w:fldChar w:fldCharType="end"/>
      </w:r>
      <w:r w:rsidR="00472314" w:rsidRPr="000B6790">
        <w:t>.</w:t>
      </w:r>
    </w:p>
    <w:p w14:paraId="39B17E34" w14:textId="301FAAD1" w:rsidR="00472314" w:rsidRPr="000B6790" w:rsidRDefault="00935485" w:rsidP="00DA5C75">
      <w:pPr>
        <w:jc w:val="both"/>
      </w:pPr>
      <w:r w:rsidRPr="000B6790">
        <w:t>Content consumption measurement is one of the solutions that audience measurement technologies aim to bring about</w:t>
      </w:r>
      <w:r w:rsidR="00472314" w:rsidRPr="000B6790">
        <w: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6943573F" w14:textId="77777777" w:rsidR="00472314" w:rsidRPr="000B6790" w:rsidRDefault="00472314" w:rsidP="00DA5C75">
      <w:pPr>
        <w:pStyle w:val="Heading3"/>
        <w:jc w:val="both"/>
      </w:pPr>
      <w:bookmarkStart w:id="4" w:name="_Toc77381998"/>
      <w:bookmarkStart w:id="5" w:name="_Toc77891776"/>
      <w:r w:rsidRPr="000B6790">
        <w:t>BRIEF HISTORY OF AUDIENCE MEASUREMENT</w:t>
      </w:r>
      <w:bookmarkEnd w:id="4"/>
      <w:bookmarkEnd w:id="5"/>
    </w:p>
    <w:p w14:paraId="5776FB3B" w14:textId="56B5DC5C" w:rsidR="00472314" w:rsidRPr="000B6790" w:rsidRDefault="00472314" w:rsidP="00DA5C75">
      <w:pPr>
        <w:jc w:val="both"/>
      </w:pPr>
      <w:r w:rsidRPr="000B6790">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The first measuring techniques had several limitations because the acquisition of reliable, large-scale data was costly. Despite the limitations, standards for measurement remained largely unchanged for years until the explosion of digitally accessible data resulted in such devices as cable boxes, video on demand boxes and cell phone as well as web apps, internet browser clicks, web queries, and social media activities. Radio listeners now leave digital footprints that may be used to follow practically every part of their everyday lives, </w:t>
      </w:r>
      <w:r w:rsidR="00EC291B" w:rsidRPr="000B6790">
        <w:t>allowing for large-scale data aggregation for individual users and groups</w:t>
      </w:r>
      <w:r w:rsidRPr="000B6790">
        <w:t xml:space="preserve">, as well as tracking of more individuals on more dimensions for more programs. Data is now more substantial, real-time, and less expensive to get, allowing for precise and fine grained radio audience monitoring </w:t>
      </w:r>
      <w:r w:rsidRPr="000B6790">
        <w:fldChar w:fldCharType="begin" w:fldLock="1"/>
      </w:r>
      <w:r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Pr="000B6790">
        <w:fldChar w:fldCharType="separate"/>
      </w:r>
      <w:r w:rsidRPr="000B6790">
        <w:rPr>
          <w:noProof/>
        </w:rPr>
        <w:t>[1]</w:t>
      </w:r>
      <w:r w:rsidRPr="000B6790">
        <w:fldChar w:fldCharType="end"/>
      </w:r>
      <w:r w:rsidRPr="000B6790">
        <w:t>.</w:t>
      </w:r>
    </w:p>
    <w:p w14:paraId="0A90DD21" w14:textId="77777777" w:rsidR="00472314" w:rsidRPr="000B6790" w:rsidRDefault="00472314" w:rsidP="00DA5C75">
      <w:pPr>
        <w:pStyle w:val="Heading3"/>
        <w:jc w:val="both"/>
      </w:pPr>
      <w:bookmarkStart w:id="6" w:name="_Toc77381999"/>
      <w:bookmarkStart w:id="7" w:name="_Toc77891777"/>
      <w:r w:rsidRPr="000B6790">
        <w:lastRenderedPageBreak/>
        <w:t>AUDIENCE MEASUREMENT IN DIGITAL SIGNAGE</w:t>
      </w:r>
      <w:bookmarkEnd w:id="6"/>
      <w:bookmarkEnd w:id="7"/>
    </w:p>
    <w:p w14:paraId="727FF488" w14:textId="71B4F021" w:rsidR="00472314" w:rsidRPr="000B6790" w:rsidRDefault="00504749" w:rsidP="00DA5C75">
      <w:pPr>
        <w:jc w:val="both"/>
      </w:pPr>
      <w:r w:rsidRPr="000B6790">
        <w:t>The digital signage service displays advertising and valuable information on terminals with electronic displays, and it is also possible to collect data using a variety of sensors, such as cameras</w:t>
      </w:r>
      <w:r w:rsidR="00472314" w:rsidRPr="000B6790">
        <w:t xml:space="preserve">.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rsidR="00472314" w:rsidRPr="000B6790">
        <w:fldChar w:fldCharType="begin" w:fldLock="1"/>
      </w:r>
      <w:r w:rsidR="0047231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rsidRPr="000B6790">
        <w:fldChar w:fldCharType="separate"/>
      </w:r>
      <w:r w:rsidR="00472314" w:rsidRPr="000B6790">
        <w:rPr>
          <w:noProof/>
        </w:rPr>
        <w:t>[3]</w:t>
      </w:r>
      <w:r w:rsidR="00472314" w:rsidRPr="000B6790">
        <w:fldChar w:fldCharType="end"/>
      </w:r>
      <w:r w:rsidR="00472314" w:rsidRPr="000B6790">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129C3214" w14:textId="5DFDEB7A" w:rsidR="006053A5" w:rsidRPr="000B6790" w:rsidRDefault="006053A5" w:rsidP="001A49EE">
      <w:pPr>
        <w:pStyle w:val="Figures"/>
        <w:jc w:val="center"/>
        <w:rPr>
          <w:szCs w:val="24"/>
        </w:rPr>
      </w:pPr>
      <w:r w:rsidRPr="000B6790">
        <w:rPr>
          <w:noProof/>
          <w:szCs w:val="24"/>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0B6790" w:rsidRDefault="00B30A8E" w:rsidP="00DA5C75">
      <w:pPr>
        <w:jc w:val="both"/>
      </w:pPr>
      <w:r w:rsidRPr="000B6790">
        <w:t>The general digital signage architecture with audience measurement</w:t>
      </w:r>
      <w:r w:rsidR="00291B86" w:rsidRPr="000B6790">
        <w:t xml:space="preserve"> </w:t>
      </w:r>
      <w:r w:rsidR="00291B86" w:rsidRPr="000B6790">
        <w:fldChar w:fldCharType="begin" w:fldLock="1"/>
      </w:r>
      <w:r w:rsidR="00DC1EF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rsidRPr="000B6790">
        <w:fldChar w:fldCharType="separate"/>
      </w:r>
      <w:r w:rsidR="00291B86" w:rsidRPr="000B6790">
        <w:rPr>
          <w:noProof/>
        </w:rPr>
        <w:t>[3]</w:t>
      </w:r>
      <w:r w:rsidR="00291B86" w:rsidRPr="000B6790">
        <w:fldChar w:fldCharType="end"/>
      </w:r>
      <w:r w:rsidR="00291B86" w:rsidRPr="000B6790">
        <w:t>.</w:t>
      </w:r>
    </w:p>
    <w:p w14:paraId="31D4F26E" w14:textId="77777777" w:rsidR="00472314" w:rsidRPr="000B6790" w:rsidRDefault="00472314" w:rsidP="00DA5C75">
      <w:pPr>
        <w:pStyle w:val="Heading2"/>
        <w:jc w:val="both"/>
      </w:pPr>
      <w:bookmarkStart w:id="8" w:name="_Toc77382000"/>
      <w:bookmarkStart w:id="9" w:name="_Toc77891778"/>
      <w:r w:rsidRPr="000B6790">
        <w:t>PROBLEM STATEMENT</w:t>
      </w:r>
      <w:bookmarkEnd w:id="8"/>
      <w:bookmarkEnd w:id="9"/>
    </w:p>
    <w:p w14:paraId="51652486" w14:textId="77777777" w:rsidR="00472314" w:rsidRPr="000B6790" w:rsidRDefault="00472314" w:rsidP="00DA5C75">
      <w:pPr>
        <w:jc w:val="both"/>
      </w:pPr>
      <w:r w:rsidRPr="000B6790">
        <w:t xml:space="preserve">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t>
      </w:r>
      <w:r w:rsidRPr="000B6790">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Pr="000B6790" w:rsidRDefault="00472314" w:rsidP="00DA5C75">
      <w:pPr>
        <w:pStyle w:val="Heading2"/>
        <w:jc w:val="both"/>
      </w:pPr>
      <w:bookmarkStart w:id="10" w:name="_Toc77382001"/>
      <w:bookmarkStart w:id="11" w:name="_Toc77891779"/>
      <w:r w:rsidRPr="000B6790">
        <w:t>AIMS AND OBJECTIVES</w:t>
      </w:r>
      <w:bookmarkEnd w:id="10"/>
      <w:bookmarkEnd w:id="11"/>
    </w:p>
    <w:p w14:paraId="4D426DA1" w14:textId="77777777" w:rsidR="00472314" w:rsidRPr="000B6790" w:rsidRDefault="00472314" w:rsidP="00DA5C75">
      <w:pPr>
        <w:jc w:val="both"/>
      </w:pPr>
      <w:r w:rsidRPr="000B6790">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Pr="000B6790" w:rsidRDefault="00472314" w:rsidP="00DA5C75">
      <w:pPr>
        <w:jc w:val="both"/>
      </w:pPr>
    </w:p>
    <w:p w14:paraId="7C16A5BE" w14:textId="77777777" w:rsidR="00472314" w:rsidRPr="000B6790" w:rsidRDefault="00472314" w:rsidP="00DA5C75">
      <w:pPr>
        <w:jc w:val="both"/>
      </w:pPr>
      <w:r w:rsidRPr="000B6790">
        <w:t>The objectives of this project are to:</w:t>
      </w:r>
    </w:p>
    <w:p w14:paraId="0BE16FD9" w14:textId="77777777" w:rsidR="00472314" w:rsidRPr="000B6790" w:rsidRDefault="00472314" w:rsidP="00DA5C75">
      <w:pPr>
        <w:pStyle w:val="ListParagraph"/>
        <w:numPr>
          <w:ilvl w:val="0"/>
          <w:numId w:val="2"/>
        </w:numPr>
        <w:spacing w:line="360" w:lineRule="auto"/>
        <w:jc w:val="both"/>
      </w:pPr>
      <w:r w:rsidRPr="000B6790">
        <w:t xml:space="preserve">To design a mobile and web application using </w:t>
      </w:r>
      <w:proofErr w:type="spellStart"/>
      <w:r w:rsidRPr="000B6790">
        <w:t>figma</w:t>
      </w:r>
      <w:proofErr w:type="spellEnd"/>
      <w:r w:rsidRPr="000B6790">
        <w:t>.</w:t>
      </w:r>
    </w:p>
    <w:p w14:paraId="628C9B31" w14:textId="25ADCE14" w:rsidR="00472314" w:rsidRPr="000B6790" w:rsidRDefault="00472314" w:rsidP="00DA5C75">
      <w:pPr>
        <w:pStyle w:val="ListParagraph"/>
        <w:numPr>
          <w:ilvl w:val="0"/>
          <w:numId w:val="2"/>
        </w:numPr>
        <w:spacing w:line="360" w:lineRule="auto"/>
        <w:jc w:val="both"/>
      </w:pPr>
      <w:r w:rsidRPr="000B6790">
        <w:t>To build out the mobile</w:t>
      </w:r>
      <w:r w:rsidR="00AC6514" w:rsidRPr="000B6790">
        <w:t xml:space="preserve"> application using </w:t>
      </w:r>
      <w:r w:rsidR="00245F9F" w:rsidRPr="000B6790">
        <w:t>JavaScript</w:t>
      </w:r>
      <w:r w:rsidR="00AC6514" w:rsidRPr="000B6790">
        <w:t xml:space="preserve"> with a library called React native</w:t>
      </w:r>
      <w:r w:rsidRPr="000B6790">
        <w:t>.</w:t>
      </w:r>
    </w:p>
    <w:p w14:paraId="186D2876" w14:textId="7731EDB2" w:rsidR="00BA5AFB" w:rsidRPr="000B6790" w:rsidRDefault="00BA5AFB" w:rsidP="00DA5C75">
      <w:pPr>
        <w:pStyle w:val="ListParagraph"/>
        <w:numPr>
          <w:ilvl w:val="0"/>
          <w:numId w:val="2"/>
        </w:numPr>
        <w:spacing w:line="360" w:lineRule="auto"/>
        <w:jc w:val="both"/>
      </w:pPr>
      <w:r w:rsidRPr="000B6790">
        <w:t xml:space="preserve">To build out the web application </w:t>
      </w:r>
      <w:proofErr w:type="spellStart"/>
      <w:r w:rsidRPr="000B6790">
        <w:t>application</w:t>
      </w:r>
      <w:proofErr w:type="spellEnd"/>
      <w:r w:rsidRPr="000B6790">
        <w:t xml:space="preserve"> using </w:t>
      </w:r>
      <w:r w:rsidR="008C0ED6" w:rsidRPr="000B6790">
        <w:t>CSS</w:t>
      </w:r>
      <w:r w:rsidRPr="000B6790">
        <w:t xml:space="preserve"> and </w:t>
      </w:r>
      <w:r w:rsidR="00245F9F" w:rsidRPr="000B6790">
        <w:t>JavaScript</w:t>
      </w:r>
      <w:r w:rsidRPr="000B6790">
        <w:t xml:space="preserve"> with a library called </w:t>
      </w:r>
      <w:r w:rsidR="00DB1F49" w:rsidRPr="000B6790">
        <w:t>ReactJS</w:t>
      </w:r>
      <w:r w:rsidRPr="000B6790">
        <w:t>.</w:t>
      </w:r>
    </w:p>
    <w:p w14:paraId="472A8BF4" w14:textId="77777777" w:rsidR="00472314" w:rsidRPr="000B6790" w:rsidRDefault="00472314" w:rsidP="00DA5C75">
      <w:pPr>
        <w:pStyle w:val="ListParagraph"/>
        <w:numPr>
          <w:ilvl w:val="0"/>
          <w:numId w:val="2"/>
        </w:numPr>
        <w:spacing w:line="360" w:lineRule="auto"/>
        <w:jc w:val="both"/>
      </w:pPr>
      <w:r w:rsidRPr="000B6790">
        <w:t>To use a cloud storage platform like firebase to store the audio recordings of participants.</w:t>
      </w:r>
    </w:p>
    <w:p w14:paraId="4647F1B9" w14:textId="77777777" w:rsidR="00472314" w:rsidRPr="000B6790" w:rsidRDefault="00472314" w:rsidP="00DA5C75">
      <w:pPr>
        <w:pStyle w:val="ListParagraph"/>
        <w:numPr>
          <w:ilvl w:val="0"/>
          <w:numId w:val="2"/>
        </w:numPr>
        <w:spacing w:line="360" w:lineRule="auto"/>
        <w:jc w:val="both"/>
      </w:pPr>
      <w:r w:rsidRPr="000B6790">
        <w:t>To use machine learning to accurately predict the nature of the recordings that participants have uploaded.</w:t>
      </w:r>
    </w:p>
    <w:p w14:paraId="51111721" w14:textId="77777777" w:rsidR="00472314" w:rsidRPr="000B6790" w:rsidRDefault="00472314" w:rsidP="00DA5C75">
      <w:pPr>
        <w:pStyle w:val="ListParagraph"/>
        <w:numPr>
          <w:ilvl w:val="0"/>
          <w:numId w:val="2"/>
        </w:numPr>
        <w:spacing w:line="360" w:lineRule="auto"/>
        <w:jc w:val="both"/>
      </w:pPr>
      <w:r w:rsidRPr="000B6790">
        <w:t>To determine the effectiveness of the system by comparing the results to a predetermined set of results.</w:t>
      </w:r>
    </w:p>
    <w:p w14:paraId="17B12D6C" w14:textId="77777777" w:rsidR="00472314" w:rsidRPr="000B6790" w:rsidRDefault="00472314" w:rsidP="00DA5C75">
      <w:pPr>
        <w:pStyle w:val="Heading2"/>
        <w:jc w:val="both"/>
      </w:pPr>
      <w:bookmarkStart w:id="12" w:name="_Toc77382002"/>
      <w:bookmarkStart w:id="13" w:name="_Toc77891780"/>
      <w:r w:rsidRPr="000B6790">
        <w:t>SIGNIFICANCE OF THE PROJECT</w:t>
      </w:r>
      <w:bookmarkEnd w:id="12"/>
      <w:bookmarkEnd w:id="13"/>
    </w:p>
    <w:p w14:paraId="03285950" w14:textId="77777777" w:rsidR="00472314" w:rsidRPr="000B6790" w:rsidRDefault="00472314" w:rsidP="00DA5C75">
      <w:pPr>
        <w:jc w:val="both"/>
      </w:pPr>
      <w:r w:rsidRPr="000B6790">
        <w:t xml:space="preserve">The data gotten implementation of this project will be beneficial to the following groups of people: </w:t>
      </w:r>
    </w:p>
    <w:p w14:paraId="3DF6F3B5" w14:textId="77777777" w:rsidR="00472314" w:rsidRPr="000B6790" w:rsidRDefault="00472314" w:rsidP="00DA5C75">
      <w:pPr>
        <w:pStyle w:val="ListParagraph"/>
        <w:numPr>
          <w:ilvl w:val="0"/>
          <w:numId w:val="3"/>
        </w:numPr>
        <w:spacing w:line="360" w:lineRule="auto"/>
        <w:jc w:val="both"/>
      </w:pPr>
      <w:r w:rsidRPr="000B6790">
        <w:rPr>
          <w:b/>
          <w:bCs/>
        </w:rPr>
        <w:t>Advertisers</w:t>
      </w:r>
      <w:r w:rsidRPr="000B6790">
        <w:t>: Data gathered from this project could be used by advertisers to target a specific audience to advertise their content to.</w:t>
      </w:r>
    </w:p>
    <w:p w14:paraId="45F02F96" w14:textId="77777777" w:rsidR="00472314" w:rsidRPr="000B6790" w:rsidRDefault="00472314" w:rsidP="00DA5C75">
      <w:pPr>
        <w:pStyle w:val="ListParagraph"/>
        <w:numPr>
          <w:ilvl w:val="0"/>
          <w:numId w:val="3"/>
        </w:numPr>
        <w:spacing w:line="360" w:lineRule="auto"/>
        <w:jc w:val="both"/>
      </w:pPr>
      <w:r w:rsidRPr="000B6790">
        <w:rPr>
          <w:b/>
          <w:bCs/>
        </w:rPr>
        <w:t>Researchers</w:t>
      </w:r>
      <w:r w:rsidRPr="000B6790">
        <w:t>: Researchers are constantly looking for ways to improve the spread of good and reliable information. The data gotten from this project could be of tremendous help to achieve this goal.</w:t>
      </w:r>
    </w:p>
    <w:p w14:paraId="2A5E6D41" w14:textId="77777777" w:rsidR="00472314" w:rsidRPr="000B6790" w:rsidRDefault="00472314" w:rsidP="00DA5C75">
      <w:pPr>
        <w:pStyle w:val="ListParagraph"/>
        <w:numPr>
          <w:ilvl w:val="0"/>
          <w:numId w:val="3"/>
        </w:numPr>
        <w:spacing w:line="360" w:lineRule="auto"/>
        <w:jc w:val="both"/>
        <w:rPr>
          <w:rFonts w:eastAsia="Times New Roman"/>
        </w:rPr>
      </w:pPr>
      <w:r w:rsidRPr="000B6790">
        <w:rPr>
          <w:b/>
          <w:bCs/>
        </w:rPr>
        <w:t>Students</w:t>
      </w:r>
      <w:r w:rsidRPr="000B6790">
        <w:t xml:space="preserve">: </w:t>
      </w:r>
      <w:r w:rsidRPr="000B6790">
        <w:rPr>
          <w:rFonts w:eastAsia="Times New Roman"/>
        </w:rPr>
        <w:t>The project provides more information for further works and research on the subject area.</w:t>
      </w:r>
    </w:p>
    <w:p w14:paraId="03920F57" w14:textId="133A1355" w:rsidR="00472314" w:rsidRPr="000B6790" w:rsidRDefault="00472314" w:rsidP="00DA5C75">
      <w:pPr>
        <w:pStyle w:val="ListParagraph"/>
        <w:numPr>
          <w:ilvl w:val="0"/>
          <w:numId w:val="3"/>
        </w:numPr>
        <w:spacing w:line="360" w:lineRule="auto"/>
        <w:jc w:val="both"/>
      </w:pPr>
      <w:r w:rsidRPr="000B6790">
        <w:rPr>
          <w:rFonts w:eastAsia="Times New Roman"/>
          <w:b/>
          <w:bCs/>
        </w:rPr>
        <w:lastRenderedPageBreak/>
        <w:t>Data analysts</w:t>
      </w:r>
      <w:r w:rsidRPr="000B6790">
        <w:rPr>
          <w:rFonts w:eastAsia="Times New Roman"/>
        </w:rPr>
        <w:t>: Data analysts need data sets to analyze, to predict future problems as well as solutions. Data gathered from this project could aid them.</w:t>
      </w:r>
    </w:p>
    <w:p w14:paraId="360454BC" w14:textId="236A85F4" w:rsidR="006145E5" w:rsidRPr="000B6790" w:rsidRDefault="006145E5" w:rsidP="00DA5C75">
      <w:pPr>
        <w:ind w:left="360"/>
        <w:jc w:val="both"/>
      </w:pPr>
      <w:r w:rsidRPr="000B6790">
        <w:t xml:space="preserve">The implementation of this project will also be </w:t>
      </w:r>
      <w:proofErr w:type="spellStart"/>
      <w:r w:rsidRPr="000B6790">
        <w:t>inline</w:t>
      </w:r>
      <w:proofErr w:type="spellEnd"/>
      <w:r w:rsidRPr="000B6790">
        <w:t xml:space="preserve"> with the sustainable development </w:t>
      </w:r>
      <w:proofErr w:type="gramStart"/>
      <w:r w:rsidRPr="000B6790">
        <w:t>goal(</w:t>
      </w:r>
      <w:proofErr w:type="gramEnd"/>
      <w:r w:rsidRPr="000B6790">
        <w:t>SDG)  9. Which is to “build resilient infrastructure, promote inclusive and sustainable industrialization and foster innovation”.</w:t>
      </w:r>
    </w:p>
    <w:p w14:paraId="15631CFA" w14:textId="77777777" w:rsidR="00472314" w:rsidRPr="000B6790" w:rsidRDefault="00472314" w:rsidP="00DA5C75">
      <w:pPr>
        <w:pStyle w:val="Heading2"/>
        <w:jc w:val="both"/>
      </w:pPr>
      <w:bookmarkStart w:id="14" w:name="_Toc77382003"/>
      <w:bookmarkStart w:id="15" w:name="_Toc77891781"/>
      <w:r w:rsidRPr="000B6790">
        <w:t>MOTIVATION FOR THE STUDY</w:t>
      </w:r>
      <w:bookmarkEnd w:id="14"/>
      <w:bookmarkEnd w:id="15"/>
    </w:p>
    <w:p w14:paraId="165B6848" w14:textId="705D3689" w:rsidR="00472314" w:rsidRPr="000B6790" w:rsidRDefault="00472314" w:rsidP="00DA5C75">
      <w:pPr>
        <w:jc w:val="both"/>
      </w:pPr>
      <w:r w:rsidRPr="000B6790">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rsidRPr="000B6790">
        <w:t>is</w:t>
      </w:r>
      <w:r w:rsidR="00A46A6A" w:rsidRPr="000B6790">
        <w:t xml:space="preserve"> not</w:t>
      </w:r>
      <w:r w:rsidRPr="000B6790">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rsidRPr="000B6790">
        <w:t xml:space="preserve"> what</w:t>
      </w:r>
      <w:r w:rsidRPr="000B6790">
        <w:t xml:space="preserve"> people are interested in listening to. </w:t>
      </w:r>
    </w:p>
    <w:p w14:paraId="4BBC543E" w14:textId="77777777" w:rsidR="00472314" w:rsidRPr="000B6790" w:rsidRDefault="00472314" w:rsidP="00DA5C75">
      <w:pPr>
        <w:pStyle w:val="Heading2"/>
        <w:jc w:val="both"/>
      </w:pPr>
      <w:bookmarkStart w:id="16" w:name="_Toc77382004"/>
      <w:bookmarkStart w:id="17" w:name="_Toc77891782"/>
      <w:r w:rsidRPr="000B6790">
        <w:t>METHODOLOGY</w:t>
      </w:r>
      <w:bookmarkEnd w:id="16"/>
      <w:bookmarkEnd w:id="17"/>
    </w:p>
    <w:p w14:paraId="2F5B4B30" w14:textId="4A1459CF" w:rsidR="00733196" w:rsidRPr="000B6790" w:rsidRDefault="00472314" w:rsidP="00DA5C75">
      <w:pPr>
        <w:jc w:val="both"/>
      </w:pPr>
      <w:r w:rsidRPr="000B6790">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rsidRPr="000B6790">
        <w:t>JavaScript</w:t>
      </w:r>
      <w:r w:rsidRPr="000B6790">
        <w:t xml:space="preserve"> with frameworks like React native and </w:t>
      </w:r>
      <w:proofErr w:type="gramStart"/>
      <w:r w:rsidR="00DB1F49" w:rsidRPr="000B6790">
        <w:t>ReactJS</w:t>
      </w:r>
      <w:proofErr w:type="gramEnd"/>
      <w:r w:rsidRPr="000B6790">
        <w:t xml:space="preserve"> respectively. A </w:t>
      </w:r>
      <w:r w:rsidR="00245F9F" w:rsidRPr="000B6790">
        <w:t>JavaScript</w:t>
      </w:r>
      <w:r w:rsidRPr="000B6790">
        <w:t xml:space="preserve"> library called ml5 </w:t>
      </w:r>
      <w:proofErr w:type="spellStart"/>
      <w:r w:rsidRPr="000B6790">
        <w:t>js</w:t>
      </w:r>
      <w:proofErr w:type="spellEnd"/>
      <w:r w:rsidRPr="000B6790">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Pr="000B6790" w:rsidRDefault="00472314" w:rsidP="00DA5C75">
      <w:pPr>
        <w:pStyle w:val="Heading2"/>
        <w:jc w:val="both"/>
      </w:pPr>
      <w:bookmarkStart w:id="18" w:name="_Toc77382005"/>
      <w:bookmarkStart w:id="19" w:name="_Toc77891783"/>
      <w:r w:rsidRPr="000B6790">
        <w:t>PROJECT ORGANI</w:t>
      </w:r>
      <w:r w:rsidR="00F7257C" w:rsidRPr="000B6790">
        <w:t>Z</w:t>
      </w:r>
      <w:r w:rsidRPr="000B6790">
        <w:t>ATION</w:t>
      </w:r>
      <w:bookmarkEnd w:id="18"/>
      <w:bookmarkEnd w:id="19"/>
    </w:p>
    <w:p w14:paraId="66E83F4D" w14:textId="77777777" w:rsidR="00472314" w:rsidRPr="000B6790" w:rsidRDefault="00472314" w:rsidP="00DA5C75">
      <w:pPr>
        <w:jc w:val="both"/>
      </w:pPr>
      <w:r w:rsidRPr="000B6790">
        <w:rPr>
          <w:b/>
          <w:bCs/>
        </w:rPr>
        <w:t>Chapter 1</w:t>
      </w:r>
      <w:r w:rsidRPr="000B6790">
        <w:t>: Contains a general overview on the project, the background information, the aim and objectives of the project, what problems the project seeks to solve as well as a brief outline of the methodology.</w:t>
      </w:r>
    </w:p>
    <w:p w14:paraId="76D162E8" w14:textId="77777777" w:rsidR="00472314" w:rsidRPr="000B6790" w:rsidRDefault="00472314" w:rsidP="00DA5C75">
      <w:pPr>
        <w:jc w:val="both"/>
      </w:pPr>
      <w:r w:rsidRPr="000B6790">
        <w:rPr>
          <w:b/>
          <w:bCs/>
        </w:rPr>
        <w:t>Chapter 2</w:t>
      </w:r>
      <w:r w:rsidRPr="000B6790">
        <w:t>: Gives the literature review, it discusses the past related works on the project subject area. It contains theoretical background and other concepts necessary to make the project well understood.</w:t>
      </w:r>
    </w:p>
    <w:p w14:paraId="59CC5ABC" w14:textId="77777777" w:rsidR="00472314" w:rsidRPr="000B6790" w:rsidRDefault="00472314" w:rsidP="00DA5C75">
      <w:pPr>
        <w:jc w:val="both"/>
      </w:pPr>
      <w:r w:rsidRPr="000B6790">
        <w:rPr>
          <w:b/>
          <w:bCs/>
        </w:rPr>
        <w:lastRenderedPageBreak/>
        <w:t>Chapter 3</w:t>
      </w:r>
      <w:r w:rsidRPr="000B6790">
        <w:t>: Contains the methodology of the project, how the project is going to be carried out, design of the project, it contains all components required for the design and block diagrams and software design.</w:t>
      </w:r>
    </w:p>
    <w:p w14:paraId="0FC1D343" w14:textId="77777777" w:rsidR="00472314" w:rsidRPr="000B6790" w:rsidRDefault="00472314" w:rsidP="00DA5C75">
      <w:pPr>
        <w:jc w:val="both"/>
      </w:pPr>
      <w:r w:rsidRPr="000B6790">
        <w:rPr>
          <w:b/>
          <w:bCs/>
        </w:rPr>
        <w:t>Chapter 4</w:t>
      </w:r>
      <w:r w:rsidRPr="000B6790">
        <w:t>: This chapter describes the implementation phase of the project as well as testing. The functional system design will be shown in detail as well as real pictures of the project undergoing testing. The results of the project will be analyzed in this chapter.</w:t>
      </w:r>
    </w:p>
    <w:p w14:paraId="19D27993" w14:textId="77777777" w:rsidR="00472314" w:rsidRPr="000B6790" w:rsidRDefault="00472314" w:rsidP="00DA5C75">
      <w:pPr>
        <w:jc w:val="both"/>
      </w:pPr>
      <w:r w:rsidRPr="000B6790">
        <w:rPr>
          <w:b/>
          <w:bCs/>
        </w:rPr>
        <w:t>Chapter 5</w:t>
      </w:r>
      <w:r w:rsidRPr="000B6790">
        <w:t>: This is the last chapter of the project report, and it contains conclusions and recommendations for the project. It also shows the results the project was able to achieve.</w:t>
      </w:r>
    </w:p>
    <w:p w14:paraId="3A8EB3C6" w14:textId="5C6039CA" w:rsidR="00472314" w:rsidRPr="000B6790" w:rsidRDefault="00472314" w:rsidP="00DA5C75">
      <w:pPr>
        <w:jc w:val="both"/>
      </w:pPr>
    </w:p>
    <w:p w14:paraId="7295F3EA" w14:textId="7DBB49AC" w:rsidR="00733196" w:rsidRPr="000B6790" w:rsidRDefault="00733196" w:rsidP="00DA5C75">
      <w:pPr>
        <w:jc w:val="both"/>
      </w:pPr>
    </w:p>
    <w:p w14:paraId="15063A75" w14:textId="2AFD4E6E" w:rsidR="00733196" w:rsidRPr="000B6790" w:rsidRDefault="00733196" w:rsidP="00DA5C75">
      <w:pPr>
        <w:jc w:val="both"/>
      </w:pPr>
    </w:p>
    <w:p w14:paraId="52B6A714" w14:textId="4434914B" w:rsidR="00733196" w:rsidRPr="000B6790" w:rsidRDefault="00733196" w:rsidP="00DA5C75">
      <w:pPr>
        <w:jc w:val="both"/>
      </w:pPr>
    </w:p>
    <w:p w14:paraId="2FB6BAB8" w14:textId="0241B1F0" w:rsidR="00733196" w:rsidRPr="000B6790" w:rsidRDefault="00733196" w:rsidP="00DA5C75">
      <w:pPr>
        <w:jc w:val="both"/>
      </w:pPr>
    </w:p>
    <w:p w14:paraId="2D53F232" w14:textId="087F2FE0" w:rsidR="00E1777C" w:rsidRPr="000B6790" w:rsidRDefault="00E1777C" w:rsidP="00DA5C75">
      <w:pPr>
        <w:jc w:val="both"/>
      </w:pPr>
    </w:p>
    <w:p w14:paraId="125C6857" w14:textId="77777777" w:rsidR="00E1777C" w:rsidRPr="000B6790" w:rsidRDefault="00E1777C" w:rsidP="00DA5C75">
      <w:pPr>
        <w:jc w:val="both"/>
      </w:pPr>
    </w:p>
    <w:p w14:paraId="1D210BD1" w14:textId="17CF16B0" w:rsidR="00733196" w:rsidRPr="000B6790" w:rsidRDefault="00733196" w:rsidP="00DA5C75">
      <w:pPr>
        <w:jc w:val="both"/>
      </w:pPr>
    </w:p>
    <w:p w14:paraId="7EA61588" w14:textId="6696F684" w:rsidR="00733196" w:rsidRPr="000B6790" w:rsidRDefault="00733196" w:rsidP="00DA5C75">
      <w:pPr>
        <w:jc w:val="both"/>
      </w:pPr>
    </w:p>
    <w:p w14:paraId="487C099C" w14:textId="59896F7A" w:rsidR="00DB1F49" w:rsidRPr="000B6790" w:rsidRDefault="00DB1F49" w:rsidP="00DA5C75">
      <w:pPr>
        <w:jc w:val="both"/>
      </w:pPr>
    </w:p>
    <w:p w14:paraId="088671F1" w14:textId="7B4F14AE" w:rsidR="00DB1F49" w:rsidRPr="000B6790" w:rsidRDefault="00DB1F49" w:rsidP="00DA5C75">
      <w:pPr>
        <w:jc w:val="both"/>
      </w:pPr>
    </w:p>
    <w:p w14:paraId="23D94761" w14:textId="06901F2C" w:rsidR="00DB1F49" w:rsidRPr="000B6790" w:rsidRDefault="00DB1F49" w:rsidP="00DA5C75">
      <w:pPr>
        <w:jc w:val="both"/>
      </w:pPr>
    </w:p>
    <w:p w14:paraId="62089979" w14:textId="47B841B6" w:rsidR="00DB1F49" w:rsidRPr="000B6790" w:rsidRDefault="00DB1F49" w:rsidP="00DA5C75">
      <w:pPr>
        <w:jc w:val="both"/>
      </w:pPr>
    </w:p>
    <w:p w14:paraId="02BDC248" w14:textId="77777777" w:rsidR="00DB1F49" w:rsidRPr="000B6790" w:rsidRDefault="00DB1F49" w:rsidP="00DA5C75">
      <w:pPr>
        <w:jc w:val="both"/>
      </w:pPr>
    </w:p>
    <w:p w14:paraId="567E96A4" w14:textId="45B4677A" w:rsidR="00E1777C" w:rsidRPr="000B6790" w:rsidRDefault="00472314" w:rsidP="000B6790">
      <w:pPr>
        <w:pStyle w:val="Heading1"/>
      </w:pPr>
      <w:bookmarkStart w:id="20" w:name="_Toc77382006"/>
      <w:bookmarkStart w:id="21" w:name="_Toc77891784"/>
      <w:r w:rsidRPr="000B6790">
        <w:lastRenderedPageBreak/>
        <w:t>LITERATURE REVIEW</w:t>
      </w:r>
      <w:bookmarkEnd w:id="20"/>
      <w:bookmarkEnd w:id="21"/>
    </w:p>
    <w:p w14:paraId="5266471B" w14:textId="5A12E126" w:rsidR="00E1777C" w:rsidRPr="000B6790" w:rsidRDefault="00E1777C" w:rsidP="00DA5C75">
      <w:pPr>
        <w:pStyle w:val="Heading2"/>
        <w:jc w:val="both"/>
      </w:pPr>
      <w:bookmarkStart w:id="22" w:name="_Toc77891785"/>
      <w:r w:rsidRPr="000B6790">
        <w:t>INTRODUCTION</w:t>
      </w:r>
      <w:bookmarkEnd w:id="22"/>
    </w:p>
    <w:p w14:paraId="2251BD8A" w14:textId="516608A3" w:rsidR="00472314" w:rsidRPr="000B6790" w:rsidRDefault="00472314" w:rsidP="00DA5C75">
      <w:pPr>
        <w:jc w:val="both"/>
      </w:pPr>
      <w:r w:rsidRPr="000B6790">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Pr="000B6790" w:rsidRDefault="00472314" w:rsidP="00DA5C75">
      <w:pPr>
        <w:jc w:val="both"/>
      </w:pPr>
      <w:r w:rsidRPr="000B6790">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Pr="000B6790" w:rsidRDefault="00E1777C" w:rsidP="00DA5C75">
      <w:pPr>
        <w:pStyle w:val="Heading2"/>
        <w:jc w:val="both"/>
        <w:rPr>
          <w:lang w:val="en"/>
        </w:rPr>
      </w:pPr>
      <w:bookmarkStart w:id="23" w:name="_Toc77891786"/>
      <w:r w:rsidRPr="000B6790">
        <w:rPr>
          <w:lang w:val="en"/>
        </w:rPr>
        <w:t>DEFINITION OF KEY TERMS</w:t>
      </w:r>
      <w:bookmarkEnd w:id="23"/>
    </w:p>
    <w:p w14:paraId="7EC50D3F" w14:textId="18B4A3EE" w:rsidR="00472314" w:rsidRPr="000B6790" w:rsidRDefault="00472314" w:rsidP="00DA5C75">
      <w:pPr>
        <w:jc w:val="both"/>
        <w:rPr>
          <w:lang w:val="en"/>
        </w:rPr>
      </w:pPr>
      <w:r w:rsidRPr="000B6790">
        <w:rPr>
          <w:lang w:val="en"/>
        </w:rPr>
        <w:t xml:space="preserve">Some key terms related to this project, audience research and </w:t>
      </w:r>
      <w:r w:rsidR="009D5AB3" w:rsidRPr="000B6790">
        <w:rPr>
          <w:lang w:val="en"/>
        </w:rPr>
        <w:t xml:space="preserve">radio </w:t>
      </w:r>
      <w:r w:rsidRPr="000B6790">
        <w:rPr>
          <w:lang w:val="en"/>
        </w:rPr>
        <w:t>audience measurement are described below.</w:t>
      </w:r>
    </w:p>
    <w:p w14:paraId="689A29DD" w14:textId="3BF158A4" w:rsidR="00472314" w:rsidRPr="000B6790" w:rsidRDefault="00472314" w:rsidP="00DA5C75">
      <w:pPr>
        <w:pStyle w:val="ListParagraph"/>
        <w:numPr>
          <w:ilvl w:val="0"/>
          <w:numId w:val="5"/>
        </w:numPr>
        <w:spacing w:line="360" w:lineRule="auto"/>
        <w:jc w:val="both"/>
        <w:rPr>
          <w:b/>
          <w:bCs/>
          <w:lang w:val="en"/>
        </w:rPr>
      </w:pPr>
      <w:r w:rsidRPr="000B6790">
        <w:rPr>
          <w:b/>
          <w:bCs/>
          <w:lang w:val="en"/>
        </w:rPr>
        <w:t>Audience:</w:t>
      </w:r>
      <w:r w:rsidR="004D33A2" w:rsidRPr="000B6790">
        <w:rPr>
          <w:b/>
          <w:bCs/>
          <w:lang w:val="en"/>
        </w:rPr>
        <w:t xml:space="preserve"> </w:t>
      </w:r>
      <w:r w:rsidR="004D33A2" w:rsidRPr="000B6790">
        <w:rPr>
          <w:lang w:val="en"/>
        </w:rPr>
        <w:t>An audience is a group of individuals who are watching, witnessing or listening to something, such as a television program, a live speaker, or radio program, or it can refer to people who have similar tastes in entertainment.</w:t>
      </w:r>
    </w:p>
    <w:p w14:paraId="7D44E669" w14:textId="52660C47" w:rsidR="00472314" w:rsidRPr="000B6790" w:rsidRDefault="00472314" w:rsidP="00DA5C75">
      <w:pPr>
        <w:pStyle w:val="ListParagraph"/>
        <w:numPr>
          <w:ilvl w:val="0"/>
          <w:numId w:val="5"/>
        </w:numPr>
        <w:spacing w:line="360" w:lineRule="auto"/>
        <w:jc w:val="both"/>
        <w:rPr>
          <w:b/>
          <w:bCs/>
          <w:lang w:val="en"/>
        </w:rPr>
      </w:pPr>
      <w:r w:rsidRPr="000B6790">
        <w:rPr>
          <w:b/>
          <w:bCs/>
          <w:lang w:val="en"/>
        </w:rPr>
        <w:t xml:space="preserve">Audience measurement: </w:t>
      </w:r>
      <w:r w:rsidRPr="000B6790">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0B6790" w:rsidRDefault="008B7476" w:rsidP="00DA5C75">
      <w:pPr>
        <w:pStyle w:val="ListParagraph"/>
        <w:numPr>
          <w:ilvl w:val="0"/>
          <w:numId w:val="5"/>
        </w:numPr>
        <w:spacing w:line="360" w:lineRule="auto"/>
        <w:jc w:val="both"/>
        <w:rPr>
          <w:b/>
          <w:bCs/>
          <w:lang w:val="en"/>
        </w:rPr>
      </w:pPr>
      <w:r w:rsidRPr="000B6790">
        <w:rPr>
          <w:b/>
          <w:bCs/>
          <w:lang w:val="en"/>
        </w:rPr>
        <w:t>Sampling:</w:t>
      </w:r>
      <w:r w:rsidR="00D507EC" w:rsidRPr="000B6790">
        <w:rPr>
          <w:b/>
          <w:bCs/>
          <w:lang w:val="en"/>
        </w:rPr>
        <w:t xml:space="preserve"> </w:t>
      </w:r>
      <w:r w:rsidR="00301E1E" w:rsidRPr="000B6790">
        <w:rPr>
          <w:lang w:val="en"/>
        </w:rPr>
        <w:t>sampling is the process of selecting a sample of people who are representative of the overall population.</w:t>
      </w:r>
    </w:p>
    <w:p w14:paraId="629E4E31" w14:textId="380ED5EF" w:rsidR="004D33A2" w:rsidRPr="000B6790" w:rsidRDefault="00472314" w:rsidP="00DA5C75">
      <w:pPr>
        <w:pStyle w:val="ListParagraph"/>
        <w:numPr>
          <w:ilvl w:val="0"/>
          <w:numId w:val="5"/>
        </w:numPr>
        <w:spacing w:line="360" w:lineRule="auto"/>
        <w:jc w:val="both"/>
        <w:rPr>
          <w:lang w:val="en"/>
        </w:rPr>
      </w:pPr>
      <w:r w:rsidRPr="000B6790">
        <w:rPr>
          <w:b/>
          <w:bCs/>
          <w:lang w:val="en"/>
        </w:rPr>
        <w:t>Radio</w:t>
      </w:r>
      <w:r w:rsidRPr="000B6790">
        <w:rPr>
          <w:b/>
          <w:bCs/>
        </w:rPr>
        <w:t>:</w:t>
      </w:r>
      <w:r w:rsidRPr="000B6790">
        <w:t xml:space="preserve"> A </w:t>
      </w:r>
      <w:r w:rsidRPr="000B6790">
        <w:rPr>
          <w:lang w:val="en"/>
        </w:rPr>
        <w:t xml:space="preserve">Radio is a device that makes use of electromagnetic radiation to transmit electrical signals across long distances without the use of cables, such as in sound </w:t>
      </w:r>
      <w:r w:rsidRPr="000B6790">
        <w:rPr>
          <w:lang w:val="en"/>
        </w:rPr>
        <w:lastRenderedPageBreak/>
        <w:t>transmission, television, and radar. The number of oscillations of electromagnetic radiation per second is referred to as MHz in the context of radio.</w:t>
      </w:r>
    </w:p>
    <w:p w14:paraId="2C31F530" w14:textId="6C9663E8" w:rsidR="004D33A2" w:rsidRPr="000B6790" w:rsidRDefault="004D33A2" w:rsidP="00DA5C75">
      <w:pPr>
        <w:pStyle w:val="ListParagraph"/>
        <w:numPr>
          <w:ilvl w:val="0"/>
          <w:numId w:val="5"/>
        </w:numPr>
        <w:spacing w:line="360" w:lineRule="auto"/>
        <w:jc w:val="both"/>
        <w:rPr>
          <w:lang w:val="en"/>
        </w:rPr>
      </w:pPr>
      <w:r w:rsidRPr="000B6790">
        <w:rPr>
          <w:b/>
          <w:bCs/>
          <w:lang w:val="en"/>
        </w:rPr>
        <w:t>Machine Learning:</w:t>
      </w:r>
      <w:r w:rsidRPr="000B6790">
        <w:rPr>
          <w:lang w:val="en"/>
        </w:rPr>
        <w:t xml:space="preserve"> </w:t>
      </w:r>
      <w:r w:rsidR="00316777" w:rsidRPr="000B6790">
        <w:rPr>
          <w:lang w:val="en"/>
        </w:rPr>
        <w:t>Machine Learning is a branch of artificial intelligence that deals with computer systems' capacity to solve problems on their own by detecting patterns in databases</w:t>
      </w:r>
      <w:r w:rsidR="00ED2BB8" w:rsidRPr="000B6790">
        <w:rPr>
          <w:lang w:val="en"/>
        </w:rPr>
        <w:t>, enabling computers make successful predictions using past experiences</w:t>
      </w:r>
      <w:r w:rsidR="006053A5" w:rsidRPr="000B6790">
        <w:rPr>
          <w:lang w:val="en"/>
        </w:rPr>
        <w:t xml:space="preserve"> </w:t>
      </w:r>
      <w:r w:rsidR="006053A5" w:rsidRPr="000B6790">
        <w:rPr>
          <w:lang w:val="en"/>
        </w:rPr>
        <w:fldChar w:fldCharType="begin" w:fldLock="1"/>
      </w:r>
      <w:r w:rsidR="00291B86" w:rsidRPr="000B6790">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sidRPr="000B6790">
        <w:rPr>
          <w:lang w:val="en"/>
        </w:rPr>
        <w:fldChar w:fldCharType="separate"/>
      </w:r>
      <w:r w:rsidR="006053A5" w:rsidRPr="000B6790">
        <w:rPr>
          <w:noProof/>
          <w:lang w:val="en"/>
        </w:rPr>
        <w:t>[4]</w:t>
      </w:r>
      <w:r w:rsidR="006053A5" w:rsidRPr="000B6790">
        <w:rPr>
          <w:lang w:val="en"/>
        </w:rPr>
        <w:fldChar w:fldCharType="end"/>
      </w:r>
      <w:r w:rsidR="00ED2BB8" w:rsidRPr="000B6790">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6083A84D" w14:textId="77777777" w:rsidR="007D438E" w:rsidRPr="000B6790" w:rsidRDefault="007D438E" w:rsidP="00DA5C75">
      <w:pPr>
        <w:pStyle w:val="ListParagraph"/>
        <w:spacing w:line="360" w:lineRule="auto"/>
        <w:jc w:val="both"/>
        <w:rPr>
          <w:lang w:val="en"/>
        </w:rPr>
      </w:pPr>
    </w:p>
    <w:p w14:paraId="6FA3261B" w14:textId="50DA8CFC" w:rsidR="00472314" w:rsidRPr="000B6790" w:rsidRDefault="00472314" w:rsidP="00DA5C75">
      <w:pPr>
        <w:pStyle w:val="Heading2"/>
        <w:jc w:val="both"/>
      </w:pPr>
      <w:bookmarkStart w:id="24" w:name="_Toc77382010"/>
      <w:bookmarkStart w:id="25" w:name="_Toc77891787"/>
      <w:r w:rsidRPr="000B6790">
        <w:t>HISTORY AND EVOLUTION OF AUDIENCE MEASUREMENT</w:t>
      </w:r>
      <w:bookmarkEnd w:id="24"/>
      <w:bookmarkEnd w:id="25"/>
    </w:p>
    <w:p w14:paraId="60F9DB5C" w14:textId="755C1BB6" w:rsidR="00472314" w:rsidRPr="000B6790" w:rsidRDefault="00673997" w:rsidP="00DA5C75">
      <w:pPr>
        <w:pStyle w:val="Heading3"/>
        <w:jc w:val="both"/>
      </w:pPr>
      <w:bookmarkStart w:id="26" w:name="_Toc77382011"/>
      <w:bookmarkStart w:id="27" w:name="_Toc77891788"/>
      <w:r w:rsidRPr="000B6790">
        <w:t>BIRTH (1950): PHONE SURVEYS</w:t>
      </w:r>
      <w:bookmarkEnd w:id="26"/>
      <w:bookmarkEnd w:id="27"/>
    </w:p>
    <w:p w14:paraId="6C613482" w14:textId="3C3C8434" w:rsidR="00472314" w:rsidRPr="000B6790" w:rsidRDefault="00472314" w:rsidP="00DA5C75">
      <w:pPr>
        <w:jc w:val="both"/>
      </w:pPr>
      <w:r w:rsidRPr="000B6790">
        <w:t>Systems have been in place to measure what audiences are listening to since the introduction of commercial radio streaming in 1947</w:t>
      </w:r>
      <w:r w:rsidR="00DD5486" w:rsidRPr="000B6790">
        <w:t xml:space="preserve"> </w:t>
      </w:r>
      <w:r w:rsidR="00DD5486"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rsidRPr="000B6790">
        <w:fldChar w:fldCharType="separate"/>
      </w:r>
      <w:r w:rsidR="00DD5486" w:rsidRPr="000B6790">
        <w:rPr>
          <w:noProof/>
        </w:rPr>
        <w:t>[5]</w:t>
      </w:r>
      <w:r w:rsidR="00DD5486" w:rsidRPr="000B6790">
        <w:fldChar w:fldCharType="end"/>
      </w:r>
      <w:r w:rsidRPr="000B6790">
        <w:t xml:space="preserve">. These ratings systems relied heavily on phone calls to the public and used methodology designed for measuring radio audiences. </w:t>
      </w:r>
      <w:r w:rsidR="006E2F2B" w:rsidRPr="000B6790">
        <w:t>By devising a survey methodology that solely inquired about what stations respondents were listening to at the time they received the call, as well as demographic information about those who were listening</w:t>
      </w:r>
      <w:r w:rsidR="006053A5" w:rsidRPr="000B6790">
        <w:t xml:space="preserve"> </w:t>
      </w:r>
      <w:r w:rsidR="00EF1E7A" w:rsidRPr="000B6790">
        <w:fldChar w:fldCharType="begin" w:fldLock="1"/>
      </w:r>
      <w:r w:rsidR="008C6F4C" w:rsidRPr="000B6790">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rsidRPr="000B6790">
        <w:fldChar w:fldCharType="separate"/>
      </w:r>
      <w:r w:rsidR="00EF1E7A" w:rsidRPr="000B6790">
        <w:rPr>
          <w:noProof/>
        </w:rPr>
        <w:t>[6]</w:t>
      </w:r>
      <w:r w:rsidR="00EF1E7A" w:rsidRPr="000B6790">
        <w:fldChar w:fldCharType="end"/>
      </w:r>
      <w:r w:rsidRPr="000B6790">
        <w:t xml:space="preserve">, </w:t>
      </w:r>
      <w:r w:rsidR="008B434C" w:rsidRPr="000B6790">
        <w:t>Clark Hooper's method eliminated the prejudice and issues associated with previous random survey methods that required respondents to recall what they had heard</w:t>
      </w:r>
      <w:r w:rsidRPr="000B6790">
        <w:t xml:space="preserve">. Many of the standard statistics used by television ratings businesses, like as audience shares, were created as a result of these calls, which are known as telephone </w:t>
      </w:r>
      <w:proofErr w:type="spellStart"/>
      <w:r w:rsidRPr="000B6790">
        <w:t>coincidentals</w:t>
      </w:r>
      <w:proofErr w:type="spellEnd"/>
      <w:r w:rsidRPr="000B6790">
        <w:t>. By 1950, when Nielsen bought Hooper's company and launched the Nielsen Radio Index to track national radio audiences</w:t>
      </w:r>
      <w:r w:rsidR="00EF1E7A" w:rsidRPr="000B6790">
        <w:t xml:space="preserve"> </w:t>
      </w:r>
      <w:r w:rsidR="00EF1E7A"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rsidRPr="000B6790">
        <w:fldChar w:fldCharType="separate"/>
      </w:r>
      <w:r w:rsidR="00EF1E7A" w:rsidRPr="000B6790">
        <w:rPr>
          <w:noProof/>
        </w:rPr>
        <w:t>[5]</w:t>
      </w:r>
      <w:r w:rsidR="00EF1E7A" w:rsidRPr="000B6790">
        <w:fldChar w:fldCharType="end"/>
      </w:r>
      <w:r w:rsidRPr="000B6790">
        <w:t xml:space="preserve">, the technique had been much developed. </w:t>
      </w:r>
    </w:p>
    <w:p w14:paraId="68284221" w14:textId="55E0C12C" w:rsidR="00472314" w:rsidRPr="000B6790" w:rsidRDefault="00673997" w:rsidP="00DA5C75">
      <w:pPr>
        <w:pStyle w:val="Heading3"/>
        <w:jc w:val="both"/>
      </w:pPr>
      <w:bookmarkStart w:id="28" w:name="_Toc77382012"/>
      <w:bookmarkStart w:id="29" w:name="_Toc77891789"/>
      <w:r w:rsidRPr="000B6790">
        <w:t>INFANCY STAGE (1953) - DIARIES AND METERS</w:t>
      </w:r>
      <w:bookmarkEnd w:id="28"/>
      <w:bookmarkEnd w:id="29"/>
    </w:p>
    <w:p w14:paraId="6B7DE332" w14:textId="3816652D" w:rsidR="00472314" w:rsidRPr="000B6790" w:rsidRDefault="00472314" w:rsidP="00DA5C75">
      <w:pPr>
        <w:jc w:val="both"/>
      </w:pPr>
      <w:r w:rsidRPr="000B6790">
        <w:t xml:space="preserve">Nielsen largely used metering devices to monitor audiences, which is a technique for tracking radio listeners that was created by Nielsen. These </w:t>
      </w:r>
      <w:proofErr w:type="spellStart"/>
      <w:r w:rsidRPr="000B6790">
        <w:t>audimeters</w:t>
      </w:r>
      <w:proofErr w:type="spellEnd"/>
      <w:r w:rsidRPr="000B6790">
        <w:t xml:space="preserve"> were used to measure what was being listened to on radio. This system reduced reliance on frequently faulty and untrustworthy sources of information. expensive phone surveys</w:t>
      </w:r>
      <w:r w:rsidR="008C6F4C" w:rsidRPr="000B6790">
        <w:t xml:space="preserve"> </w:t>
      </w:r>
      <w:r w:rsidR="008C6F4C" w:rsidRPr="000B6790">
        <w:fldChar w:fldCharType="begin" w:fldLock="1"/>
      </w:r>
      <w:r w:rsidR="008C6F4C" w:rsidRPr="000B6790">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rsidRPr="000B6790">
        <w:fldChar w:fldCharType="separate"/>
      </w:r>
      <w:r w:rsidR="008C6F4C" w:rsidRPr="000B6790">
        <w:rPr>
          <w:noProof/>
        </w:rPr>
        <w:t>[7]</w:t>
      </w:r>
      <w:r w:rsidR="008C6F4C" w:rsidRPr="000B6790">
        <w:fldChar w:fldCharType="end"/>
      </w:r>
      <w:r w:rsidRPr="000B6790">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rsidRPr="000B6790">
        <w:t>audimeter</w:t>
      </w:r>
      <w:proofErr w:type="spellEnd"/>
      <w:r w:rsidRPr="000B6790">
        <w:t xml:space="preserve"> was </w:t>
      </w:r>
      <w:r w:rsidRPr="000B6790">
        <w:lastRenderedPageBreak/>
        <w:t xml:space="preserve">supplemented. Nielsen released their rendition of an American in 1971. Data from a Research Bureau meter could be obtained via phone lines, reducing the time it took to prepare data for the market. </w:t>
      </w:r>
      <w:r w:rsidR="008B434C" w:rsidRPr="000B6790">
        <w:t xml:space="preserve">During the day, this instantaneous </w:t>
      </w:r>
      <w:proofErr w:type="spellStart"/>
      <w:r w:rsidR="008B434C" w:rsidRPr="000B6790">
        <w:t>audimeter</w:t>
      </w:r>
      <w:proofErr w:type="spellEnd"/>
      <w:r w:rsidR="008B434C" w:rsidRPr="000B6790">
        <w:t xml:space="preserve"> saved data and guaranteed that it was delivered overnight </w:t>
      </w:r>
      <w:r w:rsidR="008C6F4C" w:rsidRPr="000B6790">
        <w:fldChar w:fldCharType="begin" w:fldLock="1"/>
      </w:r>
      <w:r w:rsidR="00F3462F" w:rsidRPr="000B6790">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rsidRPr="000B6790">
        <w:fldChar w:fldCharType="separate"/>
      </w:r>
      <w:r w:rsidR="008C6F4C" w:rsidRPr="000B6790">
        <w:rPr>
          <w:noProof/>
        </w:rPr>
        <w:t>[8]</w:t>
      </w:r>
      <w:r w:rsidR="008C6F4C" w:rsidRPr="000B6790">
        <w:fldChar w:fldCharType="end"/>
      </w:r>
      <w:r w:rsidRPr="000B6790">
        <w:t>. This newfound quickness ratings and reporting from Nielsen, made Nielsen ratings become increasingly vital, as demographic data of listeners influenced advertising decisions</w:t>
      </w:r>
      <w:r w:rsidR="00372F0D" w:rsidRPr="000B6790">
        <w:t xml:space="preserve"> </w:t>
      </w:r>
      <w:r w:rsidR="00372F0D" w:rsidRPr="000B6790">
        <w:fldChar w:fldCharType="begin" w:fldLock="1"/>
      </w:r>
      <w:r w:rsidR="00C16315" w:rsidRPr="000B6790">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rsidRPr="000B6790">
        <w:fldChar w:fldCharType="separate"/>
      </w:r>
      <w:r w:rsidR="00372F0D" w:rsidRPr="000B6790">
        <w:rPr>
          <w:noProof/>
        </w:rPr>
        <w:t>[9]</w:t>
      </w:r>
      <w:r w:rsidR="00372F0D" w:rsidRPr="000B6790">
        <w:fldChar w:fldCharType="end"/>
      </w:r>
      <w:r w:rsidRPr="000B6790">
        <w:t xml:space="preserve">. This system has mostly stayed untouched until 1986, when the </w:t>
      </w:r>
      <w:proofErr w:type="spellStart"/>
      <w:r w:rsidRPr="000B6790">
        <w:t>peoplemeter</w:t>
      </w:r>
      <w:proofErr w:type="spellEnd"/>
      <w:r w:rsidRPr="000B6790">
        <w:t xml:space="preserve"> was brought into action and first introduced. Individual data gathering from several members of a household was possible with this unique listenership measurement technology; individual users logged their listening patterns as well as demographic information on this device. This significant shift in data collection resulted in a massive, easily accessible database with far more specific information about who was watching what, </w:t>
      </w:r>
      <w:proofErr w:type="spellStart"/>
      <w:r w:rsidRPr="000B6790">
        <w:t>than</w:t>
      </w:r>
      <w:proofErr w:type="spellEnd"/>
      <w:r w:rsidRPr="000B6790">
        <w:t xml:space="preserve"> had previously been available. Companies could now target their advertising messages more precisely.</w:t>
      </w:r>
    </w:p>
    <w:p w14:paraId="5781F4FE" w14:textId="754E9858" w:rsidR="00472314" w:rsidRPr="000B6790" w:rsidRDefault="00673997" w:rsidP="00DA5C75">
      <w:pPr>
        <w:pStyle w:val="Heading3"/>
        <w:jc w:val="both"/>
      </w:pPr>
      <w:bookmarkStart w:id="30" w:name="_Toc77382013"/>
      <w:bookmarkStart w:id="31" w:name="_Toc77891790"/>
      <w:r w:rsidRPr="000B6790">
        <w:t>CHILDHOOD STAGE (1986) - VCRS AND CABLE TV AND</w:t>
      </w:r>
      <w:bookmarkEnd w:id="30"/>
      <w:bookmarkEnd w:id="31"/>
    </w:p>
    <w:p w14:paraId="2FA0899E" w14:textId="77777777" w:rsidR="00472314" w:rsidRPr="000B6790" w:rsidRDefault="00472314" w:rsidP="00DA5C75">
      <w:pPr>
        <w:jc w:val="both"/>
      </w:pPr>
      <w:r w:rsidRPr="000B6790">
        <w:t>With the rise of cable television, the types of data collected for audience measurement and how they were used changed even more.</w:t>
      </w:r>
    </w:p>
    <w:p w14:paraId="3CCC47F8" w14:textId="4FF0E962" w:rsidR="00472314" w:rsidRPr="000B6790" w:rsidRDefault="00472314" w:rsidP="00DA5C75">
      <w:pPr>
        <w:jc w:val="both"/>
      </w:pPr>
      <w:r w:rsidRPr="000B6790">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rsidRPr="000B6790">
        <w:t xml:space="preserve"> </w:t>
      </w:r>
      <w:r w:rsidR="007E36A1" w:rsidRPr="000B6790">
        <w:fldChar w:fldCharType="begin" w:fldLock="1"/>
      </w:r>
      <w:r w:rsidR="007E36A1" w:rsidRPr="000B6790">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rsidRPr="000B6790">
        <w:fldChar w:fldCharType="separate"/>
      </w:r>
      <w:r w:rsidR="007E36A1" w:rsidRPr="000B6790">
        <w:rPr>
          <w:noProof/>
        </w:rPr>
        <w:t>[10]</w:t>
      </w:r>
      <w:r w:rsidR="007E36A1" w:rsidRPr="000B6790">
        <w:fldChar w:fldCharType="end"/>
      </w:r>
      <w:r w:rsidRPr="000B6790">
        <w:t xml:space="preserve">. In 2011, there were around 5300 systems in operation in the United States, with around 60 million members. The ability of the </w:t>
      </w:r>
      <w:proofErr w:type="spellStart"/>
      <w:r w:rsidRPr="000B6790">
        <w:t>peoplemeter</w:t>
      </w:r>
      <w:proofErr w:type="spellEnd"/>
      <w:r w:rsidRPr="000B6790">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Pr="000B6790" w:rsidRDefault="00472314" w:rsidP="00DA5C75">
      <w:pPr>
        <w:jc w:val="both"/>
      </w:pPr>
      <w:r w:rsidRPr="000B6790">
        <w:t>stop catering to the lowest common denominator and focus on the groups most likely to be interested in their products.</w:t>
      </w:r>
    </w:p>
    <w:p w14:paraId="6B5ADE00" w14:textId="77777777" w:rsidR="00472314" w:rsidRPr="000B6790" w:rsidRDefault="00472314" w:rsidP="00DA5C75">
      <w:pPr>
        <w:jc w:val="both"/>
      </w:pPr>
      <w:r w:rsidRPr="000B6790">
        <w:t xml:space="preserve">In the 1980s, the widespread use of VCRs marked yet another revolution in television viewing habits. People could now record television shows and watch them later, a practice known as time </w:t>
      </w:r>
      <w:r w:rsidRPr="000B6790">
        <w:lastRenderedPageBreak/>
        <w:t>shifting. Time shifting transformed how data is collected and used in programming and advertising decisions substantially after the introduction of digital TV recorders.</w:t>
      </w:r>
    </w:p>
    <w:p w14:paraId="1803853D" w14:textId="59454EF0" w:rsidR="00472314" w:rsidRPr="000B6790" w:rsidRDefault="00673997" w:rsidP="00DA5C75">
      <w:pPr>
        <w:pStyle w:val="Heading3"/>
        <w:jc w:val="both"/>
      </w:pPr>
      <w:bookmarkStart w:id="32" w:name="_Toc77382014"/>
      <w:bookmarkStart w:id="33" w:name="_Toc77891791"/>
      <w:r w:rsidRPr="000B6790">
        <w:t>ADOLESCENT STAGE (2000–2010) - THE INTERNET AND SOCIAL MEDIA</w:t>
      </w:r>
      <w:bookmarkEnd w:id="32"/>
      <w:bookmarkEnd w:id="33"/>
    </w:p>
    <w:p w14:paraId="5A1B238A" w14:textId="2AEE6E98" w:rsidR="00472314" w:rsidRPr="000B6790" w:rsidRDefault="00472314" w:rsidP="00DA5C75">
      <w:pPr>
        <w:jc w:val="both"/>
      </w:pPr>
      <w:r w:rsidRPr="000B6790">
        <w:t>The early 2000s saw the rise of the Internet, which changed how people listened to radio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rsidRPr="000B6790">
        <w:t xml:space="preserve"> </w:t>
      </w:r>
      <w:r w:rsidR="007E36A1" w:rsidRPr="000B6790">
        <w:fldChar w:fldCharType="begin" w:fldLock="1"/>
      </w:r>
      <w:r w:rsidR="00B6517D" w:rsidRPr="000B6790">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rsidRPr="000B6790">
        <w:fldChar w:fldCharType="separate"/>
      </w:r>
      <w:r w:rsidR="007E36A1" w:rsidRPr="000B6790">
        <w:rPr>
          <w:noProof/>
        </w:rPr>
        <w:t>[11]</w:t>
      </w:r>
      <w:r w:rsidR="007E36A1" w:rsidRPr="000B6790">
        <w:fldChar w:fldCharType="end"/>
      </w:r>
      <w:r w:rsidRPr="000B6790">
        <w:t xml:space="preserve">. This might be used to assess the influence of radio streaming and advertising on listeners in terms of attention, what they ‘‘thought" while listening,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hearing it advertised on radio, </w:t>
      </w:r>
      <w:r w:rsidR="00DD6217" w:rsidRPr="000B6790">
        <w:t>t</w:t>
      </w:r>
      <w:r w:rsidRPr="000B6790">
        <w:t>he earliest online measuring systems were unable to account for radio listenership due to data inaccessibility</w:t>
      </w:r>
      <w:r w:rsidR="00B6517D" w:rsidRPr="000B6790">
        <w:t xml:space="preserve"> </w:t>
      </w:r>
      <w:r w:rsidR="00B6517D" w:rsidRPr="000B6790">
        <w:fldChar w:fldCharType="begin" w:fldLock="1"/>
      </w:r>
      <w:r w:rsidR="0000331A" w:rsidRPr="000B6790">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rsidRPr="000B6790">
        <w:fldChar w:fldCharType="separate"/>
      </w:r>
      <w:r w:rsidR="00B6517D" w:rsidRPr="000B6790">
        <w:rPr>
          <w:noProof/>
        </w:rPr>
        <w:t>[12]</w:t>
      </w:r>
      <w:r w:rsidR="00B6517D" w:rsidRPr="000B6790">
        <w:fldChar w:fldCharType="end"/>
      </w:r>
      <w:r w:rsidRPr="000B6790">
        <w:t xml:space="preserve">. This is no longer the case. Since the establishment of a chat site for discussing the show The Prisoner in 199512, a slew of social radio platforms </w:t>
      </w:r>
      <w:proofErr w:type="gramStart"/>
      <w:r w:rsidRPr="000B6790">
        <w:t>have</w:t>
      </w:r>
      <w:proofErr w:type="gramEnd"/>
      <w:r w:rsidR="00DD6217" w:rsidRPr="000B6790">
        <w:t xml:space="preserve"> </w:t>
      </w:r>
      <w:r w:rsidRPr="000B6790">
        <w:t>sprung up, with usage rates skyrocketing. According to specialists from Viacom and Mass Media, users are now more engaged with radio programming since they encourage two-way dialogue.</w:t>
      </w:r>
    </w:p>
    <w:p w14:paraId="5E2F4FAE" w14:textId="3F8EF6C7" w:rsidR="00472314" w:rsidRPr="000B6790" w:rsidRDefault="00472314" w:rsidP="00DA5C75">
      <w:pPr>
        <w:pStyle w:val="Heading2"/>
        <w:jc w:val="both"/>
      </w:pPr>
      <w:bookmarkStart w:id="34" w:name="_Toc77382015"/>
      <w:bookmarkStart w:id="35" w:name="_Toc77891792"/>
      <w:r w:rsidRPr="000B6790">
        <w:t>REVIEW OF RELATED WORKS</w:t>
      </w:r>
      <w:bookmarkEnd w:id="34"/>
      <w:bookmarkEnd w:id="35"/>
    </w:p>
    <w:p w14:paraId="62842A25" w14:textId="4E023875" w:rsidR="00A0607C" w:rsidRPr="000B6790" w:rsidRDefault="00673997" w:rsidP="00DA5C75">
      <w:pPr>
        <w:pStyle w:val="Heading3"/>
        <w:jc w:val="both"/>
      </w:pPr>
      <w:bookmarkStart w:id="36" w:name="_Toc77382016"/>
      <w:bookmarkStart w:id="37" w:name="_Toc77891793"/>
      <w:r w:rsidRPr="000B6790">
        <w:t>REVIEW ON AN ARCHITECTURE FOR REAL TIME TELEVISION AUDIENCE MEASUREMENT</w:t>
      </w:r>
      <w:bookmarkEnd w:id="36"/>
      <w:bookmarkEnd w:id="37"/>
    </w:p>
    <w:p w14:paraId="267D1960" w14:textId="058E4A7E" w:rsidR="00DC1EF4" w:rsidRPr="000B6790" w:rsidRDefault="009B78C8" w:rsidP="00DA5C75">
      <w:pPr>
        <w:jc w:val="both"/>
      </w:pPr>
      <w:r w:rsidRPr="000B6790">
        <w:t>This paper put forward the idea that currently</w:t>
      </w:r>
      <w:r w:rsidR="00DC1EF4" w:rsidRPr="000B6790">
        <w:t xml:space="preserve">, </w:t>
      </w:r>
      <w:r w:rsidR="00E01B71" w:rsidRPr="000B6790">
        <w:t>audience measurement for television</w:t>
      </w:r>
      <w:r w:rsidR="00DC1EF4" w:rsidRPr="000B6790">
        <w:t xml:space="preserve"> reports are only available after a long length of time, such as a daily report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 xml:space="preserve">. This study presents a system for measuring television audience in real time. Real-time measurement can provide channel owners and advertisers with valuable data that can help them grow their businesses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w:t>
      </w:r>
    </w:p>
    <w:p w14:paraId="13D93A14" w14:textId="1407E653" w:rsidR="00DC1EF4" w:rsidRPr="000B6790" w:rsidRDefault="0000331A" w:rsidP="00DA5C75">
      <w:pPr>
        <w:jc w:val="both"/>
      </w:pPr>
      <w:r w:rsidRPr="000B6790">
        <w:fldChar w:fldCharType="begin" w:fldLock="1"/>
      </w:r>
      <w:r w:rsidR="00EA62DC"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Pr="000B6790">
        <w:fldChar w:fldCharType="separate"/>
      </w:r>
      <w:r w:rsidRPr="000B6790">
        <w:rPr>
          <w:noProof/>
        </w:rPr>
        <w:t>[13]</w:t>
      </w:r>
      <w:r w:rsidRPr="000B6790">
        <w:fldChar w:fldCharType="end"/>
      </w:r>
      <w:r w:rsidR="00DC1EF4" w:rsidRPr="000B6790">
        <w:t xml:space="preserve">This study </w:t>
      </w:r>
      <w:r w:rsidR="004B61B6" w:rsidRPr="000B6790">
        <w:t>demonstrated</w:t>
      </w:r>
      <w:r w:rsidR="00DC1EF4" w:rsidRPr="000B6790">
        <w:t xml:space="preserve"> how devices that identify the </w:t>
      </w:r>
      <w:r w:rsidR="00A13010" w:rsidRPr="000B6790">
        <w:t>logo of the channel</w:t>
      </w:r>
      <w:r w:rsidR="00DC1EF4" w:rsidRPr="000B6790">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0B6790">
        <w:lastRenderedPageBreak/>
        <w:t xml:space="preserve">Points) reports online. </w:t>
      </w:r>
      <w:r w:rsidR="009D504A" w:rsidRPr="000B6790">
        <w:t>Databases that are considered in-memory</w:t>
      </w:r>
      <w:r w:rsidR="00DC1EF4" w:rsidRPr="000B6790">
        <w:t>, reporting and graphing libraries, and a J2EE-based application server make up the server infrastructure.</w:t>
      </w:r>
    </w:p>
    <w:p w14:paraId="490431CB" w14:textId="5974412A" w:rsidR="004B60D7" w:rsidRPr="000B6790" w:rsidRDefault="00611C82" w:rsidP="00DA5C75">
      <w:pPr>
        <w:jc w:val="both"/>
      </w:pPr>
      <w:r w:rsidRPr="000B6790">
        <w:t>This study showed that t</w:t>
      </w:r>
      <w:r w:rsidR="004B60D7" w:rsidRPr="000B6790">
        <w:t xml:space="preserve">he popularity of a television channel or program is measured in </w:t>
      </w:r>
      <w:r w:rsidR="006958E2" w:rsidRPr="000B6790">
        <w:t xml:space="preserve">something called </w:t>
      </w:r>
      <w:r w:rsidR="004B60D7" w:rsidRPr="000B6790">
        <w:t xml:space="preserve">Television Rating Points (TRP). TRP is a figure </w:t>
      </w:r>
      <w:r w:rsidR="00FA04BA" w:rsidRPr="000B6790">
        <w:t>that ranges from 1 to 100</w:t>
      </w:r>
      <w:r w:rsidR="004B60D7" w:rsidRPr="000B6790">
        <w:t>, with one rating point equaling 1</w:t>
      </w:r>
      <w:r w:rsidR="00AA0B94" w:rsidRPr="000B6790">
        <w:t>percent</w:t>
      </w:r>
      <w:r w:rsidR="004B60D7" w:rsidRPr="000B6790">
        <w:t xml:space="preserve"> of the population of a </w:t>
      </w:r>
      <w:r w:rsidR="00C501C8" w:rsidRPr="000B6790">
        <w:t>television audience that have been targeted</w:t>
      </w:r>
      <w:r w:rsidR="004B60D7" w:rsidRPr="000B6790">
        <w:t>. TRPs are</w:t>
      </w:r>
      <w:r w:rsidR="00694756" w:rsidRPr="000B6790">
        <w:t xml:space="preserve"> usually</w:t>
      </w:r>
      <w:r w:rsidR="004B60D7" w:rsidRPr="000B6790">
        <w:t xml:space="preserve"> measured from a target population utilizing statistical sampling procedures </w:t>
      </w:r>
      <w:r w:rsidR="004B60D7"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rsidRPr="000B6790">
        <w:fldChar w:fldCharType="separate"/>
      </w:r>
      <w:r w:rsidR="00B6517D" w:rsidRPr="000B6790">
        <w:rPr>
          <w:noProof/>
        </w:rPr>
        <w:t>[13]</w:t>
      </w:r>
      <w:r w:rsidR="004B60D7" w:rsidRPr="000B6790">
        <w:fldChar w:fldCharType="end"/>
      </w:r>
      <w:r w:rsidR="004B60D7" w:rsidRPr="000B6790">
        <w:t>.</w:t>
      </w:r>
    </w:p>
    <w:p w14:paraId="432C7797" w14:textId="7D40AED5" w:rsidR="004B60D7" w:rsidRPr="000B6790" w:rsidRDefault="004B60D7" w:rsidP="00DA5C75">
      <w:pPr>
        <w:jc w:val="both"/>
      </w:pPr>
      <w:r w:rsidRPr="000B6790">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rsidRPr="000B6790">
        <w:t>air</w:t>
      </w:r>
      <w:r w:rsidR="00585BE5" w:rsidRPr="000B6790">
        <w:t xml:space="preserve"> </w:t>
      </w:r>
      <w:r w:rsidR="000A58E8" w:rsidRPr="000B6790">
        <w:t>time</w:t>
      </w:r>
      <w:proofErr w:type="gramEnd"/>
      <w:r w:rsidR="000A58E8" w:rsidRPr="000B6790">
        <w:t xml:space="preserve"> that is worth billions of dollars</w:t>
      </w:r>
      <w:r w:rsidRPr="000B6790">
        <w:t>.</w:t>
      </w:r>
    </w:p>
    <w:p w14:paraId="3A0A581C" w14:textId="3F792815" w:rsidR="004B60D7" w:rsidRPr="000B6790" w:rsidRDefault="004B60D7" w:rsidP="00DA5C75">
      <w:pPr>
        <w:jc w:val="both"/>
      </w:pPr>
      <w:r w:rsidRPr="000B6790">
        <w:t xml:space="preserve">Current automated TRP measurement methods rely on the placement of “People Meters” in the houses of the </w:t>
      </w:r>
      <w:r w:rsidR="00294C6F" w:rsidRPr="000B6790">
        <w:t xml:space="preserve">population that has been </w:t>
      </w:r>
      <w:r w:rsidR="00BA2ECA" w:rsidRPr="000B6790">
        <w:t>sampled</w:t>
      </w:r>
      <w:r w:rsidRPr="000B6790">
        <w:t xml:space="preserve">. </w:t>
      </w:r>
      <w:r w:rsidR="00FA4C25" w:rsidRPr="000B6790">
        <w:t>The People meters are</w:t>
      </w:r>
      <w:r w:rsidRPr="000B6790">
        <w:t xml:space="preserve"> connected devices that track viewing patterns and provide reports to a backend system on a regular basis. The following are the current methodologies employed by "People Meters."</w:t>
      </w:r>
    </w:p>
    <w:p w14:paraId="29B938A9" w14:textId="08CEFC6E" w:rsidR="004B60D7" w:rsidRPr="000B6790" w:rsidRDefault="00317219" w:rsidP="00DA5C75">
      <w:pPr>
        <w:pStyle w:val="ListParagraph"/>
        <w:numPr>
          <w:ilvl w:val="0"/>
          <w:numId w:val="6"/>
        </w:numPr>
        <w:spacing w:line="360" w:lineRule="auto"/>
        <w:jc w:val="both"/>
      </w:pPr>
      <w:r w:rsidRPr="000B6790">
        <w:rPr>
          <w:b/>
          <w:bCs/>
        </w:rPr>
        <w:t>Matching of Audio</w:t>
      </w:r>
      <w:r w:rsidR="004B60D7" w:rsidRPr="000B6790">
        <w:t xml:space="preserve"> </w:t>
      </w:r>
      <w:r w:rsidR="00BE125B" w:rsidRPr="000B6790">
        <w:t xml:space="preserve">— </w:t>
      </w:r>
      <w:r w:rsidR="004B60D7" w:rsidRPr="000B6790">
        <w:t xml:space="preserve">In this example, the </w:t>
      </w:r>
      <w:r w:rsidR="00FE75F8" w:rsidRPr="000B6790">
        <w:t>device</w:t>
      </w:r>
      <w:r w:rsidR="004B60D7" w:rsidRPr="000B6790">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Pr="000B6790" w:rsidRDefault="00317219" w:rsidP="00DA5C75">
      <w:pPr>
        <w:pStyle w:val="ListParagraph"/>
        <w:numPr>
          <w:ilvl w:val="0"/>
          <w:numId w:val="6"/>
        </w:numPr>
        <w:spacing w:line="360" w:lineRule="auto"/>
        <w:jc w:val="both"/>
      </w:pPr>
      <w:r w:rsidRPr="000B6790">
        <w:rPr>
          <w:b/>
          <w:bCs/>
        </w:rPr>
        <w:t>Measurement of frequency</w:t>
      </w:r>
      <w:r w:rsidR="00BE125B" w:rsidRPr="000B6790">
        <w:t xml:space="preserve"> — </w:t>
      </w:r>
      <w:r w:rsidR="004B60D7" w:rsidRPr="000B6790">
        <w:t>This is used with analog transmission systems</w:t>
      </w:r>
      <w:r w:rsidR="00483501" w:rsidRPr="000B6790">
        <w:t xml:space="preserve">. Here, </w:t>
      </w:r>
      <w:r w:rsidR="004B60D7" w:rsidRPr="000B6790">
        <w:t xml:space="preserve">the People Meter monitors the frequency of the tuned TV channel and communicates the data to the </w:t>
      </w:r>
      <w:r w:rsidR="00B27C34" w:rsidRPr="000B6790">
        <w:t>server</w:t>
      </w:r>
      <w:r w:rsidR="004B60D7" w:rsidRPr="000B6790">
        <w:t xml:space="preserve">. The </w:t>
      </w:r>
      <w:r w:rsidR="00B27C34" w:rsidRPr="000B6790">
        <w:t>server</w:t>
      </w:r>
      <w:r w:rsidR="004B60D7" w:rsidRPr="000B6790">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Pr="000B6790" w:rsidRDefault="004B60D7" w:rsidP="00DA5C75">
      <w:pPr>
        <w:pStyle w:val="ListParagraph"/>
        <w:numPr>
          <w:ilvl w:val="0"/>
          <w:numId w:val="6"/>
        </w:numPr>
        <w:spacing w:line="360" w:lineRule="auto"/>
        <w:jc w:val="both"/>
      </w:pPr>
      <w:r w:rsidRPr="000B6790">
        <w:rPr>
          <w:b/>
          <w:bCs/>
        </w:rPr>
        <w:t>Watermarking</w:t>
      </w:r>
      <w:r w:rsidRPr="000B6790">
        <w:t xml:space="preserve"> — </w:t>
      </w:r>
      <w:r w:rsidR="00BE125B" w:rsidRPr="000B6790">
        <w:t>Here,</w:t>
      </w:r>
      <w:r w:rsidR="00B92C37" w:rsidRPr="000B6790">
        <w:t xml:space="preserve"> w</w:t>
      </w:r>
      <w:r w:rsidRPr="000B6790">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rsidRPr="000B6790">
        <w:t>aired</w:t>
      </w:r>
      <w:r w:rsidRPr="000B6790">
        <w:t xml:space="preserve"> </w:t>
      </w:r>
      <w:r w:rsidR="002734FF" w:rsidRPr="000B6790">
        <w:t>program</w:t>
      </w:r>
      <w:r w:rsidRPr="000B6790">
        <w:t xml:space="preserve"> to be watermarked and active </w:t>
      </w:r>
      <w:r w:rsidR="00C7285D" w:rsidRPr="000B6790">
        <w:t>collaboration</w:t>
      </w:r>
      <w:r w:rsidRPr="000B6790">
        <w:t xml:space="preserve"> from all</w:t>
      </w:r>
      <w:r w:rsidR="004B4758" w:rsidRPr="000B6790">
        <w:t xml:space="preserve"> the related</w:t>
      </w:r>
      <w:r w:rsidRPr="000B6790">
        <w:t xml:space="preserve"> broadcasters.</w:t>
      </w:r>
    </w:p>
    <w:p w14:paraId="28AF3DB9" w14:textId="308E91EC" w:rsidR="004B60D7" w:rsidRPr="000B6790" w:rsidRDefault="004B60D7" w:rsidP="00DA5C75">
      <w:pPr>
        <w:pStyle w:val="ListParagraph"/>
        <w:numPr>
          <w:ilvl w:val="0"/>
          <w:numId w:val="6"/>
        </w:numPr>
        <w:spacing w:line="360" w:lineRule="auto"/>
        <w:jc w:val="both"/>
      </w:pPr>
      <w:r w:rsidRPr="000B6790">
        <w:rPr>
          <w:b/>
          <w:bCs/>
        </w:rPr>
        <w:lastRenderedPageBreak/>
        <w:t>Visual recognition</w:t>
      </w:r>
      <w:r w:rsidR="00BE125B" w:rsidRPr="000B6790">
        <w:t xml:space="preserve"> — </w:t>
      </w:r>
      <w:r w:rsidRPr="000B6790">
        <w:t>In this situation, the People Meters examines the displayed screen for visual patterns and images in order to determine the program being viewed. This approach is used in the suggested system.</w:t>
      </w:r>
    </w:p>
    <w:p w14:paraId="242E0C2A" w14:textId="33230AB7" w:rsidR="00EE7F2A" w:rsidRPr="000B6790" w:rsidRDefault="001E62EF" w:rsidP="00DA5C75">
      <w:pPr>
        <w:jc w:val="both"/>
      </w:pPr>
      <w:r w:rsidRPr="000B6790">
        <w:t>Software like</w:t>
      </w:r>
      <w:r w:rsidR="00317219" w:rsidRPr="000B6790">
        <w:t xml:space="preserve"> </w:t>
      </w:r>
      <w:proofErr w:type="spellStart"/>
      <w:r w:rsidR="00317219" w:rsidRPr="000B6790">
        <w:t>Trumedia</w:t>
      </w:r>
      <w:proofErr w:type="spellEnd"/>
      <w:r w:rsidR="005E7D47" w:rsidRPr="000B6790">
        <w:t xml:space="preserve"> </w:t>
      </w:r>
      <w:r w:rsidR="005E7D47" w:rsidRPr="000B6790">
        <w:fldChar w:fldCharType="begin" w:fldLock="1"/>
      </w:r>
      <w:r w:rsidR="0000331A" w:rsidRPr="000B6790">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rsidRPr="000B6790">
        <w:fldChar w:fldCharType="separate"/>
      </w:r>
      <w:r w:rsidR="00B6517D" w:rsidRPr="000B6790">
        <w:rPr>
          <w:noProof/>
        </w:rPr>
        <w:t>[14]</w:t>
      </w:r>
      <w:r w:rsidR="005E7D47" w:rsidRPr="000B6790">
        <w:fldChar w:fldCharType="end"/>
      </w:r>
      <w:r w:rsidR="005E7D47" w:rsidRPr="000B6790">
        <w:t xml:space="preserve">, assists </w:t>
      </w:r>
      <w:r w:rsidR="00004452" w:rsidRPr="000B6790">
        <w:t>creators of advertisements</w:t>
      </w:r>
      <w:r w:rsidR="005E7D47" w:rsidRPr="000B6790">
        <w:t xml:space="preserve"> in providing tailored adverts by assessing the present audience using </w:t>
      </w:r>
      <w:r w:rsidR="009F2F5E" w:rsidRPr="000B6790">
        <w:t xml:space="preserve"> technologies like </w:t>
      </w:r>
      <w:r w:rsidR="005E7D47" w:rsidRPr="000B6790">
        <w:t xml:space="preserve">video analytics on the faces of the audience taken by a camera, for example. The audience data is delivered </w:t>
      </w:r>
      <w:r w:rsidR="007A0D95" w:rsidRPr="000B6790">
        <w:t>to a dedicated server</w:t>
      </w:r>
      <w:r w:rsidR="005E7D47" w:rsidRPr="000B6790">
        <w:t xml:space="preserve">, which aids in the display of current audience reports. The real-time information about the audience can be utilized to pick the next message to play via </w:t>
      </w:r>
      <w:proofErr w:type="spellStart"/>
      <w:r w:rsidR="005E7D47" w:rsidRPr="000B6790">
        <w:t>TruMedia's</w:t>
      </w:r>
      <w:proofErr w:type="spellEnd"/>
      <w:r w:rsidR="005E7D47" w:rsidRPr="000B6790">
        <w:t xml:space="preserve"> interface with Cisco Digital Media Player, providing tailored advertising. Other participants in this industry include </w:t>
      </w:r>
      <w:proofErr w:type="spellStart"/>
      <w:r w:rsidR="005E7D47" w:rsidRPr="000B6790">
        <w:t>Quividi</w:t>
      </w:r>
      <w:proofErr w:type="spellEnd"/>
      <w:r w:rsidR="005E7D47" w:rsidRPr="000B6790">
        <w:t xml:space="preserve"> </w:t>
      </w:r>
      <w:r w:rsidR="005E7D47" w:rsidRPr="000B6790">
        <w:fldChar w:fldCharType="begin" w:fldLock="1"/>
      </w:r>
      <w:r w:rsidR="0000331A" w:rsidRPr="000B6790">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rsidRPr="000B6790">
        <w:fldChar w:fldCharType="separate"/>
      </w:r>
      <w:r w:rsidR="00B6517D" w:rsidRPr="000B6790">
        <w:rPr>
          <w:noProof/>
        </w:rPr>
        <w:t>[15]</w:t>
      </w:r>
      <w:r w:rsidR="005E7D47" w:rsidRPr="000B6790">
        <w:fldChar w:fldCharType="end"/>
      </w:r>
      <w:r w:rsidR="005E7D47" w:rsidRPr="000B6790">
        <w:t xml:space="preserve"> and </w:t>
      </w:r>
      <w:proofErr w:type="spellStart"/>
      <w:r w:rsidR="005E7D47" w:rsidRPr="000B6790">
        <w:t>CognoVision</w:t>
      </w:r>
      <w:proofErr w:type="spellEnd"/>
      <w:r w:rsidR="005E7D47" w:rsidRPr="000B6790">
        <w:t xml:space="preserve"> </w:t>
      </w:r>
      <w:r w:rsidR="005E7D47" w:rsidRPr="000B6790">
        <w:fldChar w:fldCharType="begin" w:fldLock="1"/>
      </w:r>
      <w:r w:rsidR="0000331A" w:rsidRPr="000B6790">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rsidRPr="000B6790">
        <w:fldChar w:fldCharType="separate"/>
      </w:r>
      <w:r w:rsidR="00B6517D" w:rsidRPr="000B6790">
        <w:rPr>
          <w:noProof/>
        </w:rPr>
        <w:t>[16]</w:t>
      </w:r>
      <w:r w:rsidR="005E7D47" w:rsidRPr="000B6790">
        <w:fldChar w:fldCharType="end"/>
      </w:r>
      <w:r w:rsidR="005E7D47" w:rsidRPr="000B6790">
        <w:t>.</w:t>
      </w:r>
    </w:p>
    <w:p w14:paraId="73D84A51" w14:textId="57EF174D" w:rsidR="005E7D47" w:rsidRPr="000B6790" w:rsidRDefault="00673997" w:rsidP="00DA5C75">
      <w:pPr>
        <w:pStyle w:val="Heading3"/>
        <w:jc w:val="both"/>
      </w:pPr>
      <w:bookmarkStart w:id="38" w:name="_Toc77382017"/>
      <w:bookmarkStart w:id="39" w:name="_Toc77891794"/>
      <w:r w:rsidRPr="000B6790">
        <w:t>REVIEW ON AUDIENCE MEASUREMENT TECHNOLOGIES FOR USER CENTRIC MEDIA</w:t>
      </w:r>
      <w:bookmarkEnd w:id="38"/>
      <w:bookmarkEnd w:id="39"/>
    </w:p>
    <w:p w14:paraId="0140C87D" w14:textId="4302A07E" w:rsidR="00B979FE" w:rsidRPr="000B6790" w:rsidRDefault="00B979FE" w:rsidP="00DA5C75">
      <w:pPr>
        <w:jc w:val="both"/>
      </w:pPr>
      <w:r w:rsidRPr="000B6790">
        <w:t>When compared to traditional media, how can you tell</w:t>
      </w:r>
      <w:r w:rsidR="00433D96" w:rsidRPr="000B6790">
        <w:t xml:space="preserve"> the difference between </w:t>
      </w:r>
      <w:r w:rsidR="000C4810" w:rsidRPr="000B6790">
        <w:t>what</w:t>
      </w:r>
      <w:r w:rsidR="00433D96" w:rsidRPr="000B6790">
        <w:t xml:space="preserve"> the consumption is, and what the generation of content is</w:t>
      </w:r>
      <w:r w:rsidR="000C4810" w:rsidRPr="000B6790">
        <w:t>?</w:t>
      </w:r>
      <w:r w:rsidR="00433D96" w:rsidRPr="000B6790">
        <w:t xml:space="preserve"> </w:t>
      </w:r>
      <w:r w:rsidR="000C4810" w:rsidRPr="000B6790">
        <w:t>I</w:t>
      </w:r>
      <w:r w:rsidRPr="000B6790">
        <w:t>n a</w:t>
      </w:r>
      <w:r w:rsidR="000C4810" w:rsidRPr="000B6790">
        <w:t xml:space="preserve"> world that is full of new media.</w:t>
      </w:r>
      <w:r w:rsidRPr="000B6790">
        <w:t xml:space="preserve"> </w:t>
      </w:r>
      <w:r w:rsidR="000C4810" w:rsidRPr="000B6790">
        <w:t xml:space="preserve">In a world </w:t>
      </w:r>
      <w:r w:rsidRPr="000B6790">
        <w:t>where the user</w:t>
      </w:r>
      <w:r w:rsidR="000C4810" w:rsidRPr="000B6790">
        <w:t xml:space="preserve"> of a content could also be a creator/distributor.</w:t>
      </w:r>
      <w:r w:rsidRPr="000B6790">
        <w:t xml:space="preserve"> How appealing is it to the end users? </w:t>
      </w:r>
      <w:r w:rsidR="000C4810" w:rsidRPr="000B6790">
        <w:t>Which business models that are both new and viable may be found in this context</w:t>
      </w:r>
      <w:r w:rsidRPr="000B6790">
        <w:t xml:space="preserve">, and what is the market and technology's potential evolution? Perhaps it will never be possible to adequately answer these questions, </w:t>
      </w:r>
      <w:r w:rsidR="004F2768" w:rsidRPr="000B6790">
        <w:t xml:space="preserve">but coming up with new, efficient and robust reference models for audience measurement in a new media world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 xml:space="preserve">, and </w:t>
      </w:r>
      <w:r w:rsidR="004F2768" w:rsidRPr="000B6790">
        <w:t>how they adapt</w:t>
      </w:r>
      <w:r w:rsidRPr="000B6790">
        <w:t xml:space="preserve"> to user-centric media</w:t>
      </w:r>
      <w:r w:rsidR="004F2768" w:rsidRPr="000B6790">
        <w:t xml:space="preserve"> through the use of</w:t>
      </w:r>
      <w:r w:rsidRPr="000B6790">
        <w:t xml:space="preserve"> combined metrics, are </w:t>
      </w:r>
      <w:r w:rsidR="00742A08" w:rsidRPr="000B6790">
        <w:t>some of the most reassuring ways of achieving these goals</w:t>
      </w:r>
      <w:r w:rsidRPr="000B6790">
        <w:t xml:space="preserve">. This paper outlines </w:t>
      </w:r>
      <w:r w:rsidR="00742A08" w:rsidRPr="000B6790">
        <w:t>a possible</w:t>
      </w:r>
      <w:r w:rsidRPr="000B6790">
        <w:t xml:space="preserve"> system proposal </w:t>
      </w:r>
      <w:r w:rsidR="00742A08" w:rsidRPr="000B6790">
        <w:t>that is based off of the</w:t>
      </w:r>
      <w:r w:rsidRPr="000B6790">
        <w:t xml:space="preserve"> afore mentioned reference model </w:t>
      </w:r>
      <w:r w:rsidR="00742A08" w:rsidRPr="000B6790">
        <w:t>that can be applied in</w:t>
      </w:r>
      <w:r w:rsidRPr="000B6790">
        <w:t xml:space="preserve"> the new media world, which is then applied to user-centric media to</w:t>
      </w:r>
      <w:r w:rsidR="00100E1E" w:rsidRPr="000B6790">
        <w:t xml:space="preserve"> provide answers to some of the questions stated above</w:t>
      </w:r>
      <w:r w:rsidR="00C16315" w:rsidRPr="000B6790">
        <w:t xml:space="preserve">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w:t>
      </w:r>
    </w:p>
    <w:p w14:paraId="38172555" w14:textId="7AFF91EC" w:rsidR="008F5E88" w:rsidRPr="000B6790" w:rsidRDefault="00EA62DC" w:rsidP="00DA5C75">
      <w:pPr>
        <w:jc w:val="both"/>
      </w:pPr>
      <w:r w:rsidRPr="000B6790">
        <w:fldChar w:fldCharType="begin" w:fldLock="1"/>
      </w:r>
      <w:r w:rsidR="009B3ECA"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Pr="000B6790">
        <w:fldChar w:fldCharType="separate"/>
      </w:r>
      <w:r w:rsidRPr="000B6790">
        <w:rPr>
          <w:noProof/>
        </w:rPr>
        <w:t>[2]</w:t>
      </w:r>
      <w:r w:rsidRPr="000B6790">
        <w:fldChar w:fldCharType="end"/>
      </w:r>
      <w:r w:rsidRPr="000B6790">
        <w:t xml:space="preserve"> Suggested that c</w:t>
      </w:r>
      <w:r w:rsidR="00572D4D" w:rsidRPr="000B6790">
        <w:t>ollecting</w:t>
      </w:r>
      <w:r w:rsidR="00201C80" w:rsidRPr="000B6790">
        <w:t xml:space="preserve"> </w:t>
      </w:r>
      <w:r w:rsidR="00572D4D" w:rsidRPr="000B6790">
        <w:t>important</w:t>
      </w:r>
      <w:r w:rsidR="00201C80" w:rsidRPr="000B6790">
        <w:t xml:space="preserve"> figures</w:t>
      </w:r>
      <w:r w:rsidR="000D6D5B" w:rsidRPr="000B6790">
        <w:t xml:space="preserve"> </w:t>
      </w:r>
      <w:r w:rsidR="00B724D1" w:rsidRPr="000B6790">
        <w:t>with</w:t>
      </w:r>
      <w:r w:rsidR="00572D4D" w:rsidRPr="000B6790">
        <w:t xml:space="preserve"> the use of</w:t>
      </w:r>
      <w:r w:rsidR="00201C80" w:rsidRPr="000B6790">
        <w:t xml:space="preserve"> testbeds or panels of households</w:t>
      </w:r>
      <w:r w:rsidR="008B02FA" w:rsidRPr="000B6790">
        <w:t xml:space="preserve"> or </w:t>
      </w:r>
      <w:r w:rsidR="00201C80" w:rsidRPr="000B6790">
        <w:t xml:space="preserve">individuals to </w:t>
      </w:r>
      <w:r w:rsidR="008B02FA" w:rsidRPr="000B6790">
        <w:t>obtain trustworthy figures</w:t>
      </w:r>
      <w:r w:rsidR="00201C80" w:rsidRPr="000B6790">
        <w:t xml:space="preserve"> of media consumption is a</w:t>
      </w:r>
      <w:r w:rsidR="008B02FA" w:rsidRPr="000B6790">
        <w:t xml:space="preserve">n important </w:t>
      </w:r>
      <w:r w:rsidR="000C0757" w:rsidRPr="000B6790">
        <w:t>process</w:t>
      </w:r>
      <w:r w:rsidR="00201C80" w:rsidRPr="000B6790">
        <w:t xml:space="preserve"> in the media industry, particularly in the user-centric media</w:t>
      </w:r>
      <w:r w:rsidR="00222A93" w:rsidRPr="000B6790">
        <w:t>.</w:t>
      </w:r>
      <w:r w:rsidR="00201C80" w:rsidRPr="000B6790">
        <w:t xml:space="preserve"> </w:t>
      </w:r>
      <w:r w:rsidR="00222A93" w:rsidRPr="000B6790">
        <w:t xml:space="preserve">This is used </w:t>
      </w:r>
      <w:r w:rsidR="003C0A26" w:rsidRPr="000B6790">
        <w:t>to verify the various impacts and interests of service offerings</w:t>
      </w:r>
      <w:r w:rsidR="00201C80" w:rsidRPr="000B6790">
        <w:t xml:space="preserve">, </w:t>
      </w:r>
      <w:r w:rsidR="00C542EE" w:rsidRPr="000B6790">
        <w:t>modern</w:t>
      </w:r>
      <w:r w:rsidR="00201C80" w:rsidRPr="000B6790">
        <w:t xml:space="preserve"> technolog</w:t>
      </w:r>
      <w:r w:rsidR="00F458CE" w:rsidRPr="000B6790">
        <w:t>ical advancements</w:t>
      </w:r>
      <w:r w:rsidR="00201C80" w:rsidRPr="000B6790">
        <w:t xml:space="preserve">, or even to predict </w:t>
      </w:r>
      <w:r w:rsidR="00106ECB" w:rsidRPr="000B6790">
        <w:t>business models that are both new and viable</w:t>
      </w:r>
      <w:r w:rsidR="00201C80" w:rsidRPr="000B6790">
        <w:t xml:space="preserve">. Many firms may be hesitant to engage in new platforms without trustworthy consumption data, </w:t>
      </w:r>
      <w:r w:rsidR="008234FF" w:rsidRPr="000B6790">
        <w:t>mitigating</w:t>
      </w:r>
      <w:r w:rsidR="00201C80" w:rsidRPr="000B6790">
        <w:t xml:space="preserve"> the development </w:t>
      </w:r>
      <w:r w:rsidR="008234FF" w:rsidRPr="000B6790">
        <w:t>technologies for new media and services</w:t>
      </w:r>
      <w:r w:rsidR="00201C80" w:rsidRPr="000B6790">
        <w:t xml:space="preserve"> </w:t>
      </w:r>
      <w:r w:rsidR="00201C80"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rsidRPr="000B6790">
        <w:fldChar w:fldCharType="separate"/>
      </w:r>
      <w:r w:rsidR="00B6517D" w:rsidRPr="000B6790">
        <w:rPr>
          <w:noProof/>
        </w:rPr>
        <w:t>[17]</w:t>
      </w:r>
      <w:r w:rsidR="00201C80" w:rsidRPr="000B6790">
        <w:fldChar w:fldCharType="end"/>
      </w:r>
      <w:r w:rsidR="00201C80" w:rsidRPr="000B6790">
        <w:t xml:space="preserve">. </w:t>
      </w:r>
      <w:proofErr w:type="gramStart"/>
      <w:r w:rsidR="00E00A06" w:rsidRPr="000B6790">
        <w:t>To a great extent</w:t>
      </w:r>
      <w:r w:rsidR="00151E62" w:rsidRPr="000B6790">
        <w:t xml:space="preserve"> </w:t>
      </w:r>
      <w:r w:rsidR="00E00A06" w:rsidRPr="000B6790">
        <w:t>not</w:t>
      </w:r>
      <w:proofErr w:type="gramEnd"/>
      <w:r w:rsidR="00E00A06" w:rsidRPr="000B6790">
        <w:t xml:space="preserve"> all of the features of audience measurement for traditional </w:t>
      </w:r>
      <w:r w:rsidR="00E00A06" w:rsidRPr="000B6790">
        <w:lastRenderedPageBreak/>
        <w:t>media can b</w:t>
      </w:r>
      <w:r w:rsidR="00A1293D" w:rsidRPr="000B6790">
        <w:t>e</w:t>
      </w:r>
      <w:r w:rsidR="00E00A06" w:rsidRPr="000B6790">
        <w:t xml:space="preserve"> applied directly to the user-centric media</w:t>
      </w:r>
      <w:r w:rsidR="00201C80" w:rsidRPr="000B6790">
        <w:t xml:space="preserve">, where the user </w:t>
      </w:r>
      <w:r w:rsidR="0063629E" w:rsidRPr="000B6790">
        <w:t>is allowed to distribute and consume both audio and visual content, t</w:t>
      </w:r>
      <w:r w:rsidR="00201C80" w:rsidRPr="000B6790">
        <w:t xml:space="preserve">he situation becomes </w:t>
      </w:r>
      <w:r w:rsidR="0063629E" w:rsidRPr="000B6790">
        <w:t>even more</w:t>
      </w:r>
      <w:r w:rsidR="00201C80" w:rsidRPr="000B6790">
        <w:t xml:space="preserve"> </w:t>
      </w:r>
      <w:r w:rsidR="0063629E" w:rsidRPr="000B6790">
        <w:t>complicated</w:t>
      </w:r>
      <w:r w:rsidR="00201C80" w:rsidRPr="000B6790">
        <w:t xml:space="preserve"> when </w:t>
      </w:r>
      <w:r w:rsidR="0063629E" w:rsidRPr="000B6790">
        <w:t xml:space="preserve">the </w:t>
      </w:r>
      <w:r w:rsidR="00201C80" w:rsidRPr="000B6790">
        <w:t>consumption or creation</w:t>
      </w:r>
      <w:r w:rsidR="0063629E" w:rsidRPr="000B6790">
        <w:t xml:space="preserve"> process</w:t>
      </w:r>
      <w:r w:rsidR="00201C80" w:rsidRPr="000B6790">
        <w:t xml:space="preserve"> occurs in user communities,</w:t>
      </w:r>
      <w:r w:rsidR="00C81F86" w:rsidRPr="000B6790">
        <w:t xml:space="preserve"> where</w:t>
      </w:r>
      <w:r w:rsidR="00201C80" w:rsidRPr="000B6790">
        <w:t xml:space="preserve"> </w:t>
      </w:r>
      <w:r w:rsidR="0063629E" w:rsidRPr="000B6790">
        <w:t>individual and collective consumption are equally important</w:t>
      </w:r>
      <w:r w:rsidR="00201C80" w:rsidRPr="000B6790">
        <w:t xml:space="preserve">. This study </w:t>
      </w:r>
      <w:r w:rsidR="00C81F86" w:rsidRPr="000B6790">
        <w:t>proposed</w:t>
      </w:r>
      <w:r w:rsidR="00201C80" w:rsidRPr="000B6790">
        <w:t xml:space="preserve"> </w:t>
      </w:r>
      <w:r w:rsidR="00C81F86" w:rsidRPr="000B6790">
        <w:t>a robust</w:t>
      </w:r>
      <w:r w:rsidR="00201C80" w:rsidRPr="000B6790">
        <w:t xml:space="preserve"> system for acquiring the afore mentioned figures on both traditional and user-centric media channels. The following are the components of the system: </w:t>
      </w:r>
    </w:p>
    <w:p w14:paraId="3F7E0B27" w14:textId="2F1A8428" w:rsidR="008F5E88" w:rsidRPr="000B6790" w:rsidRDefault="00201C80" w:rsidP="00DA5C75">
      <w:pPr>
        <w:pStyle w:val="ListParagraph"/>
        <w:numPr>
          <w:ilvl w:val="0"/>
          <w:numId w:val="7"/>
        </w:numPr>
        <w:spacing w:line="360" w:lineRule="auto"/>
        <w:jc w:val="both"/>
      </w:pPr>
      <w:r w:rsidRPr="000B6790">
        <w:t>To begin,</w:t>
      </w:r>
      <w:r w:rsidR="00274895" w:rsidRPr="000B6790">
        <w:t xml:space="preserve"> the presentation of </w:t>
      </w:r>
      <w:r w:rsidRPr="000B6790">
        <w:t xml:space="preserve">a model for convergent media consumption in a range of terminals and networks, such as broadcasting </w:t>
      </w:r>
      <w:r w:rsidR="00274895" w:rsidRPr="000B6790">
        <w:t>to</w:t>
      </w:r>
      <w:r w:rsidRPr="000B6790">
        <w:t xml:space="preserve"> mobile and portable devices, or broadband IPTV distribution, </w:t>
      </w:r>
      <w:r w:rsidR="00274895" w:rsidRPr="000B6790">
        <w:t>will be done.</w:t>
      </w:r>
      <w:r w:rsidRPr="000B6790">
        <w:t xml:space="preserve"> </w:t>
      </w:r>
    </w:p>
    <w:p w14:paraId="5539A14F" w14:textId="2A2C2F07" w:rsidR="008F5E88" w:rsidRPr="000B6790" w:rsidRDefault="00201C80" w:rsidP="00DA5C75">
      <w:pPr>
        <w:pStyle w:val="ListParagraph"/>
        <w:numPr>
          <w:ilvl w:val="0"/>
          <w:numId w:val="7"/>
        </w:numPr>
        <w:spacing w:line="360" w:lineRule="auto"/>
        <w:jc w:val="both"/>
      </w:pPr>
      <w:r w:rsidRPr="000B6790">
        <w:t>Second, the model's adaptation to user-centric media and</w:t>
      </w:r>
      <w:r w:rsidR="002014BC" w:rsidRPr="000B6790">
        <w:t xml:space="preserve"> not individual, but</w:t>
      </w:r>
      <w:r w:rsidRPr="000B6790">
        <w:t xml:space="preserve"> collective consumption is discussed. </w:t>
      </w:r>
    </w:p>
    <w:p w14:paraId="6A8A2052" w14:textId="3DC3B563" w:rsidR="00C16315" w:rsidRPr="000B6790" w:rsidRDefault="00201C80" w:rsidP="00DA5C75">
      <w:pPr>
        <w:pStyle w:val="ListParagraph"/>
        <w:numPr>
          <w:ilvl w:val="0"/>
          <w:numId w:val="7"/>
        </w:numPr>
        <w:spacing w:line="360" w:lineRule="auto"/>
        <w:jc w:val="both"/>
      </w:pPr>
      <w:r w:rsidRPr="000B6790">
        <w:t xml:space="preserve">Then, to integrate the results, a set of metrics </w:t>
      </w:r>
      <w:r w:rsidR="008F5E88" w:rsidRPr="000B6790">
        <w:t>is</w:t>
      </w:r>
      <w:r w:rsidRPr="000B6790">
        <w:t xml:space="preserve"> formalized.</w:t>
      </w:r>
    </w:p>
    <w:p w14:paraId="53576149" w14:textId="5380B037" w:rsidR="008F5E88" w:rsidRPr="000B6790" w:rsidRDefault="008F5E88" w:rsidP="00DA5C75">
      <w:pPr>
        <w:jc w:val="both"/>
      </w:pPr>
      <w:r w:rsidRPr="000B6790">
        <w:t>To address</w:t>
      </w:r>
      <w:r w:rsidR="00646F17" w:rsidRPr="000B6790">
        <w:t xml:space="preserve"> user usage,</w:t>
      </w:r>
      <w:r w:rsidRPr="000B6790">
        <w:t xml:space="preserve"> </w:t>
      </w:r>
      <w:r w:rsidR="00646F17" w:rsidRPr="000B6790">
        <w:t>m</w:t>
      </w:r>
      <w:r w:rsidRPr="000B6790">
        <w:t xml:space="preserve">any measures have been established </w:t>
      </w:r>
      <w:r w:rsidR="00646F17" w:rsidRPr="000B6790">
        <w:t>to address</w:t>
      </w:r>
      <w:r w:rsidRPr="000B6790">
        <w:t xml:space="preserve"> possible program recommendations to users</w:t>
      </w:r>
      <w:r w:rsidR="00AB374F" w:rsidRPr="000B6790">
        <w:t xml:space="preserve"> </w:t>
      </w:r>
      <w:r w:rsidR="00AB374F" w:rsidRPr="000B6790">
        <w:fldChar w:fldCharType="begin" w:fldLock="1"/>
      </w:r>
      <w:r w:rsidR="0000331A" w:rsidRPr="000B6790">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rsidRPr="000B6790">
        <w:fldChar w:fldCharType="separate"/>
      </w:r>
      <w:r w:rsidR="00B6517D" w:rsidRPr="000B6790">
        <w:rPr>
          <w:noProof/>
        </w:rPr>
        <w:t>[18]</w:t>
      </w:r>
      <w:r w:rsidR="00AB374F" w:rsidRPr="000B6790">
        <w:fldChar w:fldCharType="end"/>
      </w:r>
      <w:r w:rsidRPr="000B6790">
        <w:t>. However, when users are linked in communities, one of the primary issues is the adaption of metrics for measuring audience interest and impact.</w:t>
      </w:r>
    </w:p>
    <w:p w14:paraId="599F2D6B" w14:textId="5DB03FD2" w:rsidR="00201C80" w:rsidRPr="000B6790" w:rsidRDefault="00673997" w:rsidP="00DA5C75">
      <w:pPr>
        <w:pStyle w:val="Heading3"/>
        <w:jc w:val="both"/>
      </w:pPr>
      <w:bookmarkStart w:id="40" w:name="_Toc77382018"/>
      <w:bookmarkStart w:id="41" w:name="_Toc77891795"/>
      <w:r w:rsidRPr="000B6790">
        <w:t>REVIEW ON INVESTIGATION OF SPECTRAL CENTROID MAGNITUDE AND FREQUENCY THAT IS USED FOR SPEAKER RECOGNITION</w:t>
      </w:r>
      <w:bookmarkEnd w:id="40"/>
      <w:bookmarkEnd w:id="41"/>
    </w:p>
    <w:p w14:paraId="62F4769A" w14:textId="7677E01F" w:rsidR="00C16315" w:rsidRPr="000B6790" w:rsidRDefault="00902EA5" w:rsidP="00DA5C75">
      <w:pPr>
        <w:jc w:val="both"/>
      </w:pPr>
      <w:r w:rsidRPr="000B6790">
        <w:t xml:space="preserve">Mel-scale filter bank </w:t>
      </w:r>
      <w:proofErr w:type="spellStart"/>
      <w:r w:rsidRPr="000B6790">
        <w:t>cepstrum</w:t>
      </w:r>
      <w:proofErr w:type="spellEnd"/>
      <w:r w:rsidRPr="000B6790">
        <w:t xml:space="preserve"> coefficients (MFCC), Linear Prediction </w:t>
      </w:r>
      <w:proofErr w:type="spellStart"/>
      <w:r w:rsidRPr="000B6790">
        <w:t>Cepstrum</w:t>
      </w:r>
      <w:proofErr w:type="spellEnd"/>
      <w:r w:rsidRPr="000B6790">
        <w:t xml:space="preserve"> Coefficient (LPCC), and Perceptual Linear Prediction are some of the most common spectral envelope characterizations used in speaker recognition (PLP). Because of its popularity, the MFCC has become a de facto standard feature </w:t>
      </w:r>
      <w:r w:rsidR="00CC51E8" w:rsidRPr="000B6790">
        <w:t>that is used for</w:t>
      </w:r>
      <w:r w:rsidRPr="000B6790">
        <w:t xml:space="preserve"> speaker recognition. Alternative features, such as frequency modulation (FM) and </w:t>
      </w:r>
      <w:proofErr w:type="spellStart"/>
      <w:r w:rsidRPr="000B6790">
        <w:t>su</w:t>
      </w:r>
      <w:r w:rsidR="00DB22C1" w:rsidRPr="000B6790">
        <w:t>b</w:t>
      </w:r>
      <w:r w:rsidRPr="000B6790">
        <w:t>band</w:t>
      </w:r>
      <w:proofErr w:type="spellEnd"/>
      <w:r w:rsidRPr="000B6790">
        <w:t xml:space="preserve"> spectral centroid characteristics, have been proposed to transmit information other than the average </w:t>
      </w:r>
      <w:proofErr w:type="spellStart"/>
      <w:r w:rsidRPr="000B6790">
        <w:t>subband</w:t>
      </w:r>
      <w:proofErr w:type="spellEnd"/>
      <w:r w:rsidRPr="000B6790">
        <w:t xml:space="preserve"> energy</w:t>
      </w:r>
      <w:r w:rsidR="00F564A2" w:rsidRPr="000B6790">
        <w:t xml:space="preserve"> </w:t>
      </w:r>
      <w:r w:rsidR="00F564A2" w:rsidRPr="000B6790">
        <w:fldChar w:fldCharType="begin" w:fldLock="1"/>
      </w:r>
      <w:r w:rsidR="009B3EC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 xml:space="preserve">. The </w:t>
      </w:r>
      <w:r w:rsidR="00CC51E8" w:rsidRPr="000B6790">
        <w:t xml:space="preserve">process of </w:t>
      </w:r>
      <w:r w:rsidRPr="000B6790">
        <w:t>characteriz</w:t>
      </w:r>
      <w:r w:rsidR="00CC51E8" w:rsidRPr="000B6790">
        <w:t>ing</w:t>
      </w:r>
      <w:r w:rsidRPr="000B6790">
        <w:t xml:space="preserve"> </w:t>
      </w:r>
      <w:proofErr w:type="spellStart"/>
      <w:r w:rsidRPr="000B6790">
        <w:t>subband</w:t>
      </w:r>
      <w:proofErr w:type="spellEnd"/>
      <w:r w:rsidRPr="000B6790">
        <w:t xml:space="preserve"> energy as a two-dimensional feature, consisting of Spectral Centroid Magnitude (SCM) and Spectral Centroid Frequency (SCF), </w:t>
      </w:r>
      <w:r w:rsidR="00C470EB" w:rsidRPr="000B6790">
        <w:t>was</w:t>
      </w:r>
      <w:r w:rsidRPr="000B6790">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0B6790">
        <w:t>fuse</w:t>
      </w:r>
      <w:proofErr w:type="gramEnd"/>
      <w:r w:rsidRPr="000B6790">
        <w:t xml:space="preserve"> efficiently with MFCCs. We also show that frame-averaged FM features are fundamentally centroid features, and we present a SCF implementation that enhances both </w:t>
      </w:r>
      <w:proofErr w:type="spellStart"/>
      <w:r w:rsidRPr="000B6790">
        <w:t>subband</w:t>
      </w:r>
      <w:proofErr w:type="spellEnd"/>
      <w:r w:rsidRPr="000B6790">
        <w:t xml:space="preserve"> spectral centroid and FM feature speaker recognition performance</w:t>
      </w:r>
      <w:r w:rsidR="00F564A2" w:rsidRPr="000B6790">
        <w:t xml:space="preserve"> </w:t>
      </w:r>
      <w:r w:rsidR="00F564A2" w:rsidRPr="000B6790">
        <w:fldChar w:fldCharType="begin" w:fldLock="1"/>
      </w:r>
      <w:r w:rsidR="0000331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w:t>
      </w:r>
    </w:p>
    <w:p w14:paraId="42A9F12C" w14:textId="61B26F78" w:rsidR="00902EA5" w:rsidRPr="000B6790" w:rsidRDefault="009B3ECA" w:rsidP="00DA5C75">
      <w:pPr>
        <w:jc w:val="both"/>
      </w:pPr>
      <w:r w:rsidRPr="000B6790">
        <w:lastRenderedPageBreak/>
        <w:fldChar w:fldCharType="begin" w:fldLock="1"/>
      </w:r>
      <w:r w:rsidR="00E02EB6"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Pr="000B6790">
        <w:fldChar w:fldCharType="separate"/>
      </w:r>
      <w:r w:rsidRPr="000B6790">
        <w:rPr>
          <w:noProof/>
        </w:rPr>
        <w:t>[19]</w:t>
      </w:r>
      <w:r w:rsidRPr="000B6790">
        <w:fldChar w:fldCharType="end"/>
      </w:r>
      <w:r w:rsidRPr="000B6790">
        <w:t xml:space="preserve"> Suggested that s</w:t>
      </w:r>
      <w:r w:rsidR="00902EA5" w:rsidRPr="000B6790">
        <w:t>peaker recognition relies on the separation of speaker</w:t>
      </w:r>
      <w:r w:rsidR="00DB22C1" w:rsidRPr="000B6790">
        <w:t xml:space="preserve"> </w:t>
      </w:r>
      <w:r w:rsidR="00902EA5" w:rsidRPr="000B6790">
        <w:t xml:space="preserve">dependent properties from speech signals, and because of anatomical and behavioral differences between participants, the speaker's vocal tract configuration has been found to be very speaker-dependent </w:t>
      </w:r>
      <w:r w:rsidR="004B78FE" w:rsidRPr="000B6790">
        <w:fldChar w:fldCharType="begin" w:fldLock="1"/>
      </w:r>
      <w:r w:rsidR="0000331A" w:rsidRPr="000B6790">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rsidRPr="000B6790">
        <w:fldChar w:fldCharType="separate"/>
      </w:r>
      <w:r w:rsidR="00B6517D" w:rsidRPr="000B6790">
        <w:rPr>
          <w:noProof/>
        </w:rPr>
        <w:t>[20]</w:t>
      </w:r>
      <w:r w:rsidR="004B78FE" w:rsidRPr="000B6790">
        <w:fldChar w:fldCharType="end"/>
      </w:r>
      <w:r w:rsidR="00902EA5" w:rsidRPr="000B6790">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0B6790">
        <w:t>subband</w:t>
      </w:r>
      <w:proofErr w:type="spellEnd"/>
      <w:r w:rsidR="00902EA5" w:rsidRPr="000B6790">
        <w:t xml:space="preserve"> as a single dimension for a </w:t>
      </w:r>
      <w:proofErr w:type="spellStart"/>
      <w:r w:rsidR="00902EA5" w:rsidRPr="000B6790">
        <w:t>subband</w:t>
      </w:r>
      <w:proofErr w:type="spellEnd"/>
      <w:r w:rsidR="00902EA5" w:rsidRPr="000B6790">
        <w:t xml:space="preserve"> speech stream (the overlapped triangular filters capture some information from </w:t>
      </w:r>
      <w:proofErr w:type="spellStart"/>
      <w:r w:rsidR="00902EA5" w:rsidRPr="000B6790">
        <w:t>neighbouring</w:t>
      </w:r>
      <w:proofErr w:type="spellEnd"/>
      <w:r w:rsidR="00902EA5" w:rsidRPr="000B6790">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0B6790">
        <w:t>subband</w:t>
      </w:r>
      <w:proofErr w:type="spellEnd"/>
      <w:r w:rsidR="00902EA5" w:rsidRPr="000B6790">
        <w:t>. Phase or frequency related properties may be complimentary to MFCCs, according to research published in</w:t>
      </w:r>
      <w:r w:rsidR="004B78FE" w:rsidRPr="000B6790">
        <w:t xml:space="preserve"> </w:t>
      </w:r>
      <w:r w:rsidR="004B78FE" w:rsidRPr="000B6790">
        <w:fldChar w:fldCharType="begin" w:fldLock="1"/>
      </w:r>
      <w:r w:rsidR="0000331A" w:rsidRPr="000B6790">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rsidRPr="000B6790">
        <w:fldChar w:fldCharType="separate"/>
      </w:r>
      <w:r w:rsidR="00B6517D" w:rsidRPr="000B6790">
        <w:rPr>
          <w:noProof/>
        </w:rPr>
        <w:t>[21], [22]</w:t>
      </w:r>
      <w:r w:rsidR="004B78FE" w:rsidRPr="000B6790">
        <w:fldChar w:fldCharType="end"/>
      </w:r>
      <w:r w:rsidR="00902EA5" w:rsidRPr="000B6790">
        <w:t xml:space="preserve">. The computational cost of applying frequency modulation (FM) extraction in actual applications is one issue </w:t>
      </w:r>
      <w:r w:rsidR="00D2785A" w:rsidRPr="000B6790">
        <w:fldChar w:fldCharType="begin" w:fldLock="1"/>
      </w:r>
      <w:r w:rsidR="0000331A" w:rsidRPr="000B6790">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rsidRPr="000B6790">
        <w:fldChar w:fldCharType="separate"/>
      </w:r>
      <w:r w:rsidR="00B6517D" w:rsidRPr="000B6790">
        <w:rPr>
          <w:noProof/>
        </w:rPr>
        <w:t>[23]</w:t>
      </w:r>
      <w:r w:rsidR="00D2785A" w:rsidRPr="000B6790">
        <w:fldChar w:fldCharType="end"/>
      </w:r>
      <w:r w:rsidR="00902EA5" w:rsidRPr="000B6790">
        <w:t xml:space="preserve">. The efficiency of frame-averaged FM components extracted using the second order all pole approach </w:t>
      </w:r>
      <w:r w:rsidR="00D2785A" w:rsidRPr="000B6790">
        <w:rPr>
          <w:noProof/>
        </w:rPr>
        <w:fldChar w:fldCharType="begin" w:fldLock="1"/>
      </w:r>
      <w:r w:rsidR="0000331A" w:rsidRPr="000B6790">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sidRPr="000B6790">
        <w:rPr>
          <w:noProof/>
        </w:rPr>
        <w:fldChar w:fldCharType="separate"/>
      </w:r>
      <w:r w:rsidR="00B6517D" w:rsidRPr="000B6790">
        <w:rPr>
          <w:noProof/>
        </w:rPr>
        <w:t>[21]</w:t>
      </w:r>
      <w:r w:rsidR="00D2785A" w:rsidRPr="000B6790">
        <w:rPr>
          <w:noProof/>
        </w:rPr>
        <w:fldChar w:fldCharType="end"/>
      </w:r>
      <w:r w:rsidR="00D2785A" w:rsidRPr="000B6790">
        <w:rPr>
          <w:noProof/>
        </w:rPr>
        <w:t xml:space="preserve"> </w:t>
      </w:r>
      <w:r w:rsidR="00902EA5" w:rsidRPr="000B6790">
        <w:t xml:space="preserve">on speaker recognition, as well as their complimentary nature to magnitude-based information, has recently been established </w:t>
      </w:r>
      <w:r w:rsidR="00D2785A" w:rsidRPr="000B6790">
        <w:fldChar w:fldCharType="begin" w:fldLock="1"/>
      </w:r>
      <w:r w:rsidR="0000331A" w:rsidRPr="000B6790">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rsidRPr="000B6790">
        <w:fldChar w:fldCharType="separate"/>
      </w:r>
      <w:r w:rsidR="00B6517D" w:rsidRPr="000B6790">
        <w:rPr>
          <w:noProof/>
        </w:rPr>
        <w:t>[22]</w:t>
      </w:r>
      <w:r w:rsidR="00D2785A" w:rsidRPr="000B6790">
        <w:fldChar w:fldCharType="end"/>
      </w:r>
      <w:r w:rsidR="00902EA5" w:rsidRPr="000B6790">
        <w:t xml:space="preserve">. When these frame-averaged FM components are compared to the deviation of the </w:t>
      </w:r>
      <w:proofErr w:type="spellStart"/>
      <w:r w:rsidR="00902EA5" w:rsidRPr="000B6790">
        <w:t>subband</w:t>
      </w:r>
      <w:proofErr w:type="spellEnd"/>
      <w:r w:rsidR="00902EA5" w:rsidRPr="000B6790">
        <w:t xml:space="preserve"> spectral centroid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rom the </w:t>
      </w:r>
      <w:proofErr w:type="spellStart"/>
      <w:r w:rsidR="00902EA5" w:rsidRPr="000B6790">
        <w:t>subband's</w:t>
      </w:r>
      <w:proofErr w:type="spellEnd"/>
      <w:r w:rsidR="00902EA5" w:rsidRPr="000B6790">
        <w:t xml:space="preserve"> center frequency, as illustrated in Figure 1, it is clear that both the </w:t>
      </w:r>
      <w:proofErr w:type="spellStart"/>
      <w:r w:rsidR="00902EA5" w:rsidRPr="000B6790">
        <w:t>subband</w:t>
      </w:r>
      <w:proofErr w:type="spellEnd"/>
      <w:r w:rsidR="00902EA5" w:rsidRPr="000B6790">
        <w:t xml:space="preserve"> spectral centroid and the frame-averaged FM components provide identical information. Estimating the </w:t>
      </w:r>
      <w:proofErr w:type="spellStart"/>
      <w:r w:rsidR="00902EA5" w:rsidRPr="000B6790">
        <w:t>subband</w:t>
      </w:r>
      <w:proofErr w:type="spellEnd"/>
      <w:r w:rsidR="00902EA5" w:rsidRPr="000B6790">
        <w:t xml:space="preserve"> spectral centroid, on the other hand, is more efficient than estimating </w:t>
      </w:r>
      <w:proofErr w:type="spellStart"/>
      <w:r w:rsidR="00902EA5" w:rsidRPr="000B6790">
        <w:t>frameaveraged</w:t>
      </w:r>
      <w:proofErr w:type="spellEnd"/>
      <w:r w:rsidR="00902EA5" w:rsidRPr="000B6790">
        <w:t xml:space="preserve"> FM components.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The use of </w:t>
      </w:r>
      <w:proofErr w:type="spellStart"/>
      <w:r w:rsidR="00902EA5" w:rsidRPr="000B6790">
        <w:t>subband</w:t>
      </w:r>
      <w:proofErr w:type="spellEnd"/>
      <w:r w:rsidR="00902EA5" w:rsidRPr="000B6790">
        <w:t xml:space="preserve"> spectral centroid in recent literature has demonstrated some success in noisy voice identification [. Spectral centroid frequency was previously employed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or speech recognition. In contrast to FM features, spectral centroid frequency has recently been employed to enhance cepstral based features for speaker recognition </w:t>
      </w:r>
      <w:r w:rsidR="00F714C8" w:rsidRPr="000B6790">
        <w:fldChar w:fldCharType="begin" w:fldLock="1"/>
      </w:r>
      <w:r w:rsidR="0000331A" w:rsidRPr="000B6790">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rsidRPr="000B6790">
        <w:fldChar w:fldCharType="separate"/>
      </w:r>
      <w:r w:rsidR="00B6517D" w:rsidRPr="000B6790">
        <w:rPr>
          <w:noProof/>
        </w:rPr>
        <w:t>[25]</w:t>
      </w:r>
      <w:r w:rsidR="00F714C8" w:rsidRPr="000B6790">
        <w:fldChar w:fldCharType="end"/>
      </w:r>
      <w:r w:rsidR="00902EA5" w:rsidRPr="000B6790">
        <w:t>. The minor advantages over MFCC in speech recognition applications appear to be an oddity, given the similarity with frame-</w:t>
      </w:r>
      <w:proofErr w:type="spellStart"/>
      <w:r w:rsidR="00902EA5" w:rsidRPr="000B6790">
        <w:t>averged</w:t>
      </w:r>
      <w:proofErr w:type="spellEnd"/>
      <w:r w:rsidR="00902EA5" w:rsidRPr="000B6790">
        <w:t xml:space="preserve"> </w:t>
      </w:r>
      <w:proofErr w:type="spellStart"/>
      <w:proofErr w:type="gramStart"/>
      <w:r w:rsidR="00902EA5" w:rsidRPr="000B6790">
        <w:t>FM.</w:t>
      </w:r>
      <w:r w:rsidR="00B73CFC" w:rsidRPr="000B6790">
        <w:t>This</w:t>
      </w:r>
      <w:proofErr w:type="spellEnd"/>
      <w:proofErr w:type="gramEnd"/>
      <w:r w:rsidR="00B73CFC" w:rsidRPr="000B6790">
        <w:t xml:space="preserve"> paper</w:t>
      </w:r>
      <w:r w:rsidR="00902EA5" w:rsidRPr="000B6790">
        <w:t xml:space="preserve"> </w:t>
      </w:r>
      <w:r w:rsidR="00B73CFC" w:rsidRPr="000B6790">
        <w:t>studied</w:t>
      </w:r>
      <w:r w:rsidR="00902EA5" w:rsidRPr="000B6790">
        <w:t xml:space="preserve"> the efficiency of combining Spectral Centroid Frequency (SCF) and Spectral Centroid Magnitude </w:t>
      </w:r>
      <w:r w:rsidR="00902EA5" w:rsidRPr="000B6790">
        <w:lastRenderedPageBreak/>
        <w:t>(SCM) characteristics for speaker recognition, and show</w:t>
      </w:r>
      <w:r w:rsidR="00067D88" w:rsidRPr="000B6790">
        <w:t>ed</w:t>
      </w:r>
      <w:r w:rsidR="00902EA5" w:rsidRPr="000B6790">
        <w:t xml:space="preserve"> how </w:t>
      </w:r>
      <w:proofErr w:type="spellStart"/>
      <w:r w:rsidR="00902EA5" w:rsidRPr="000B6790">
        <w:t>subband</w:t>
      </w:r>
      <w:proofErr w:type="spellEnd"/>
      <w:r w:rsidR="00902EA5" w:rsidRPr="000B6790">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408BE9B3" w:rsidR="008B7476" w:rsidRPr="000B6790" w:rsidRDefault="00673997" w:rsidP="00DA5C75">
      <w:pPr>
        <w:pStyle w:val="Heading3"/>
        <w:jc w:val="both"/>
      </w:pPr>
      <w:bookmarkStart w:id="42" w:name="_Toc77382019"/>
      <w:bookmarkStart w:id="43" w:name="_Toc77891796"/>
      <w:r w:rsidRPr="000B6790">
        <w:t>REVIEW ON ESTIMATING AUDIENCES: SAMPLING IN TELEVISION AND RADIO AUDIENCE RESEARCH</w:t>
      </w:r>
      <w:bookmarkEnd w:id="42"/>
      <w:bookmarkEnd w:id="43"/>
    </w:p>
    <w:p w14:paraId="54E4F191" w14:textId="3E5398A4" w:rsidR="00D507EC" w:rsidRPr="000B6790" w:rsidRDefault="00433441" w:rsidP="00DA5C75">
      <w:pPr>
        <w:jc w:val="both"/>
      </w:pPr>
      <w:r w:rsidRPr="000B6790">
        <w:t>This paper put forward the argument that cultural consumption i</w:t>
      </w:r>
      <w:r w:rsidR="008F1DD6" w:rsidRPr="000B6790">
        <w:t xml:space="preserve">s </w:t>
      </w:r>
      <w:r w:rsidRPr="000B6790">
        <w:t>problematic. It explained various angles to back up its argument and resolved that</w:t>
      </w:r>
      <w:r w:rsidR="008F1DD6" w:rsidRPr="000B6790">
        <w:t>,</w:t>
      </w:r>
      <w:r w:rsidRPr="000B6790">
        <w:t xml:space="preserve"> certain responses from producers, regulators and observers are contingent on quantitative and qualitative consumption measurements</w:t>
      </w:r>
      <w:r w:rsidR="00D507EC" w:rsidRPr="000B6790">
        <w:t xml:space="preserve">. The data's trustworthiness varies greatly, not least because consumption is undetectable to those who would measure it in some locations, forcing them to </w:t>
      </w:r>
      <w:r w:rsidR="00035EC7" w:rsidRPr="000B6790">
        <w:t>come up with</w:t>
      </w:r>
      <w:r w:rsidR="00D507EC" w:rsidRPr="000B6790">
        <w:t xml:space="preserve"> estimates</w:t>
      </w:r>
      <w:r w:rsidR="00035EC7" w:rsidRPr="000B6790">
        <w:t xml:space="preserve"> that are based </w:t>
      </w:r>
      <w:r w:rsidR="00274C64" w:rsidRPr="000B6790">
        <w:t xml:space="preserve">on </w:t>
      </w:r>
      <w:r w:rsidR="00D507EC" w:rsidRPr="000B6790">
        <w:t xml:space="preserve">assumptions about methodology and sample practices. </w:t>
      </w:r>
      <w:r w:rsidR="00C50EA2" w:rsidRPr="000B6790">
        <w:t>Meanwhile,</w:t>
      </w:r>
      <w:r w:rsidR="00D507EC" w:rsidRPr="000B6790">
        <w:t xml:space="preserve"> at auditoriums, turnstiles can correctly measure footfall through the doors, and the sale or return of certain sorts of publications </w:t>
      </w:r>
      <w:r w:rsidR="00AD0682" w:rsidRPr="000B6790">
        <w:t xml:space="preserve">drastically inspire </w:t>
      </w:r>
      <w:r w:rsidR="00D507EC" w:rsidRPr="000B6790">
        <w:t xml:space="preserve">inspires </w:t>
      </w:r>
      <w:r w:rsidR="00AD0682" w:rsidRPr="000B6790">
        <w:t>greater confidence levels</w:t>
      </w:r>
      <w:r w:rsidR="00D507EC" w:rsidRPr="000B6790">
        <w:t xml:space="preserve"> in circulation figures, broadcasters play to intangible audiences who cannot be measured or witnessed </w:t>
      </w:r>
      <w:proofErr w:type="spellStart"/>
      <w:r w:rsidR="00D507EC" w:rsidRPr="000B6790">
        <w:t>en</w:t>
      </w:r>
      <w:proofErr w:type="spellEnd"/>
      <w:r w:rsidR="00D507EC" w:rsidRPr="000B6790">
        <w:t xml:space="preserve"> masse </w:t>
      </w:r>
      <w:r w:rsidR="00D507EC"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rsidRPr="000B6790">
        <w:fldChar w:fldCharType="separate"/>
      </w:r>
      <w:r w:rsidR="00B6517D" w:rsidRPr="000B6790">
        <w:rPr>
          <w:noProof/>
        </w:rPr>
        <w:t>[26]</w:t>
      </w:r>
      <w:r w:rsidR="00D507EC" w:rsidRPr="000B6790">
        <w:fldChar w:fldCharType="end"/>
      </w:r>
      <w:r w:rsidR="00D507EC" w:rsidRPr="000B6790">
        <w:t>.</w:t>
      </w:r>
    </w:p>
    <w:p w14:paraId="41525343" w14:textId="13F06998" w:rsidR="00D507EC" w:rsidRPr="000B6790" w:rsidRDefault="00D507EC" w:rsidP="00DA5C75">
      <w:pPr>
        <w:jc w:val="both"/>
      </w:pPr>
      <w:r w:rsidRPr="000B6790">
        <w:t xml:space="preserve">The propriety of sampling methodologies used to gather audience research data for the broadcasting industry, </w:t>
      </w:r>
      <w:r w:rsidR="00E014D1" w:rsidRPr="000B6790">
        <w:t xml:space="preserve">advertisers and programmers </w:t>
      </w:r>
      <w:r w:rsidRPr="000B6790">
        <w:t xml:space="preserve">who require precise "knowledge" about their viewers, is discussed in this article. It is based on </w:t>
      </w:r>
      <w:r w:rsidR="00616F8E" w:rsidRPr="000B6790">
        <w:t>breaking down of Cultural Trends into contexts</w:t>
      </w:r>
      <w:r w:rsidR="00F62F03" w:rsidRPr="000B6790">
        <w:t xml:space="preserve"> </w:t>
      </w:r>
      <w:r w:rsidRPr="000B6790">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w:t>
      </w:r>
    </w:p>
    <w:p w14:paraId="540807F1" w14:textId="6ABB4F7F" w:rsidR="004A6411" w:rsidRPr="000B6790" w:rsidRDefault="004A6411" w:rsidP="00DA5C75">
      <w:pPr>
        <w:jc w:val="both"/>
      </w:pPr>
      <w:r w:rsidRPr="000B6790">
        <w:t>This paper put forward the factors that affect audiences in the cultural sector. The following are some of the factors this paper put forward:</w:t>
      </w:r>
    </w:p>
    <w:p w14:paraId="6013B2FE" w14:textId="29401860" w:rsidR="004A6411" w:rsidRPr="000B6790" w:rsidRDefault="004A6411" w:rsidP="00DA5C75">
      <w:pPr>
        <w:pStyle w:val="ListParagraph"/>
        <w:numPr>
          <w:ilvl w:val="0"/>
          <w:numId w:val="9"/>
        </w:numPr>
        <w:spacing w:line="360" w:lineRule="auto"/>
        <w:jc w:val="both"/>
      </w:pPr>
      <w:r w:rsidRPr="000B6790">
        <w:t>This size of the audience.</w:t>
      </w:r>
    </w:p>
    <w:p w14:paraId="1AF3D519" w14:textId="1F1EF760" w:rsidR="004A6411" w:rsidRPr="000B6790" w:rsidRDefault="004A6411" w:rsidP="00DA5C75">
      <w:pPr>
        <w:pStyle w:val="ListParagraph"/>
        <w:numPr>
          <w:ilvl w:val="0"/>
          <w:numId w:val="9"/>
        </w:numPr>
        <w:spacing w:line="360" w:lineRule="auto"/>
        <w:jc w:val="both"/>
      </w:pPr>
      <w:r w:rsidRPr="000B6790">
        <w:t>The demography of the audience.</w:t>
      </w:r>
    </w:p>
    <w:p w14:paraId="0204F326" w14:textId="4099DA01" w:rsidR="004A6411" w:rsidRPr="000B6790" w:rsidRDefault="004A6411" w:rsidP="00DA5C75">
      <w:pPr>
        <w:pStyle w:val="ListParagraph"/>
        <w:numPr>
          <w:ilvl w:val="0"/>
          <w:numId w:val="9"/>
        </w:numPr>
        <w:spacing w:line="360" w:lineRule="auto"/>
        <w:jc w:val="both"/>
      </w:pPr>
      <w:r w:rsidRPr="000B6790">
        <w:t>The degrees of appreciation of the audience.</w:t>
      </w:r>
    </w:p>
    <w:p w14:paraId="694D2C0E" w14:textId="571AFDDF" w:rsidR="004A6411" w:rsidRPr="000B6790" w:rsidRDefault="004A6411" w:rsidP="00DA5C75">
      <w:pPr>
        <w:pStyle w:val="ListParagraph"/>
        <w:numPr>
          <w:ilvl w:val="0"/>
          <w:numId w:val="9"/>
        </w:numPr>
        <w:spacing w:line="360" w:lineRule="auto"/>
        <w:jc w:val="both"/>
      </w:pPr>
      <w:r w:rsidRPr="000B6790">
        <w:t>The nature of any involvement with presentation by the audience.</w:t>
      </w:r>
    </w:p>
    <w:p w14:paraId="418A302C" w14:textId="3C6D826F" w:rsidR="004A6411" w:rsidRPr="000B6790" w:rsidRDefault="004A6411" w:rsidP="00DA5C75">
      <w:pPr>
        <w:pStyle w:val="ListParagraph"/>
        <w:numPr>
          <w:ilvl w:val="0"/>
          <w:numId w:val="9"/>
        </w:numPr>
        <w:spacing w:line="360" w:lineRule="auto"/>
        <w:jc w:val="both"/>
      </w:pPr>
      <w:r w:rsidRPr="000B6790">
        <w:t>The possibility of members of the audience returning form more on future occasions.</w:t>
      </w:r>
    </w:p>
    <w:p w14:paraId="30750433" w14:textId="484514C7" w:rsidR="006D3BB8" w:rsidRPr="000B6790" w:rsidRDefault="006D3BB8" w:rsidP="00DA5C75">
      <w:pPr>
        <w:jc w:val="both"/>
      </w:pPr>
      <w:r w:rsidRPr="000B6790">
        <w:lastRenderedPageBreak/>
        <w:t>The availability</w:t>
      </w:r>
      <w:r w:rsidR="00386613" w:rsidRPr="000B6790">
        <w:t xml:space="preserve"> qualitative and quantitative data that are trustworthy, </w:t>
      </w:r>
      <w:r w:rsidRPr="000B6790">
        <w:t>on consumption is critical to the success of many public and private ventures, but the</w:t>
      </w:r>
      <w:r w:rsidR="005D5A04" w:rsidRPr="000B6790">
        <w:t xml:space="preserve"> degree of</w:t>
      </w:r>
      <w:r w:rsidRPr="000B6790">
        <w:t xml:space="preserve"> accuracy </w:t>
      </w:r>
      <w:r w:rsidR="005D5A04" w:rsidRPr="000B6790">
        <w:t>to</w:t>
      </w:r>
      <w:r w:rsidRPr="000B6790">
        <w:t xml:space="preserve"> which audiences can be measured varies greatly depending on the nature of the work being presented and the context in which</w:t>
      </w:r>
      <w:r w:rsidR="007E1FC1" w:rsidRPr="000B6790">
        <w:t xml:space="preserve"> the presented work is consumed</w:t>
      </w:r>
      <w:r w:rsidRPr="000B6790">
        <w:t xml:space="preserve">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When audience size has monetary implications, measurement accuracy is critical for a variety of stakeholders, including investors, producers, performers, exhibitors, and marketers. </w:t>
      </w:r>
      <w:r w:rsidR="00916B50" w:rsidRPr="000B6790">
        <w:t xml:space="preserve">This paper argued that </w:t>
      </w:r>
      <w:r w:rsidR="00891059" w:rsidRPr="000B6790">
        <w:t>different people</w:t>
      </w:r>
      <w:r w:rsidRPr="000B6790">
        <w:t xml:space="preserve"> </w:t>
      </w:r>
      <w:r w:rsidR="00916B50" w:rsidRPr="000B6790">
        <w:t>could</w:t>
      </w:r>
      <w:r w:rsidRPr="000B6790">
        <w:t xml:space="preserve"> be </w:t>
      </w:r>
      <w:r w:rsidR="00916B50" w:rsidRPr="000B6790">
        <w:t>counted physically</w:t>
      </w:r>
      <w:r w:rsidRPr="000B6790">
        <w:t xml:space="preserve"> with</w:t>
      </w:r>
      <w:r w:rsidR="00FF63C9" w:rsidRPr="000B6790">
        <w:t xml:space="preserve"> a</w:t>
      </w:r>
      <w:r w:rsidRPr="000B6790">
        <w:t xml:space="preserve"> relatively high </w:t>
      </w:r>
      <w:r w:rsidR="00916B50" w:rsidRPr="000B6790">
        <w:t>degree of accuracy</w:t>
      </w:r>
      <w:r w:rsidR="00FF63C9" w:rsidRPr="000B6790">
        <w:t>,</w:t>
      </w:r>
      <w:r w:rsidRPr="000B6790">
        <w:t xml:space="preserve"> </w:t>
      </w:r>
      <w:r w:rsidR="00734E2F" w:rsidRPr="000B6790">
        <w:t>the advent of consumption necessitates consumption</w:t>
      </w:r>
      <w:r w:rsidRPr="000B6790">
        <w:t xml:space="preserve">, that is, audiences entering and exiting premises, even if the personnel or technology required to do so on an automated basis may be too expensive for some organizations to fund from their budgets. </w:t>
      </w:r>
      <w:r w:rsidR="005E672C" w:rsidRPr="000B6790">
        <w:t>The number of feature films that box office provides serves as</w:t>
      </w:r>
      <w:r w:rsidRPr="000B6790">
        <w:t xml:space="preserve"> data for comparative league tables, the contents of which can make or break the reputations of actors and directors. Cinemas</w:t>
      </w:r>
      <w:r w:rsidR="00FF63C9" w:rsidRPr="000B6790">
        <w:t xml:space="preserve"> are able to </w:t>
      </w:r>
      <w:r w:rsidRPr="000B6790">
        <w:t xml:space="preserve"> make returns to distributors based on </w:t>
      </w:r>
      <w:r w:rsidR="00FF63C9" w:rsidRPr="000B6790">
        <w:t>the sales of different tickets</w:t>
      </w:r>
      <w:r w:rsidRPr="000B6790">
        <w:t xml:space="preserve">, </w:t>
      </w:r>
      <w:r w:rsidR="00AD1AB7" w:rsidRPr="000B6790">
        <w:t xml:space="preserve">and the numerous feature films </w:t>
      </w:r>
      <w:r w:rsidRPr="000B6790">
        <w:t xml:space="preserve">at the box office provides data for comparative league tables, the contents of which can make or break the reputations of actors and director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rsidRPr="000B6790">
        <w:t>could be counted physically</w:t>
      </w:r>
      <w:r w:rsidRPr="000B6790">
        <w:t xml:space="preserve">, and data about the nature of these 'visitors' may be processed and distributed fast. One </w:t>
      </w:r>
      <w:r w:rsidR="00FB34D6" w:rsidRPr="000B6790">
        <w:t>drawback</w:t>
      </w:r>
      <w:r w:rsidRPr="000B6790">
        <w:t>: hit and footfall counts cannot always distinguish between repeat visitors and first-time visitors, so frequent visitors may skew the results because their characteristics outnumber those of the others.</w:t>
      </w:r>
    </w:p>
    <w:p w14:paraId="5E364AD7" w14:textId="22FEABCF" w:rsidR="001F4F3B" w:rsidRPr="000B6790" w:rsidRDefault="001F4F3B" w:rsidP="00DA5C75">
      <w:pPr>
        <w:jc w:val="both"/>
      </w:pPr>
      <w:r w:rsidRPr="000B6790">
        <w:t>This paper is divided into the following parts, with each part addressing some form of sampling:</w:t>
      </w:r>
    </w:p>
    <w:p w14:paraId="3C68E416" w14:textId="4AE5AEF2" w:rsidR="001F4F3B" w:rsidRPr="000B6790" w:rsidRDefault="00650668" w:rsidP="00DA5C75">
      <w:pPr>
        <w:pStyle w:val="ListParagraph"/>
        <w:numPr>
          <w:ilvl w:val="0"/>
          <w:numId w:val="8"/>
        </w:numPr>
        <w:spacing w:line="360" w:lineRule="auto"/>
        <w:jc w:val="both"/>
      </w:pPr>
      <w:r w:rsidRPr="000B6790">
        <w:t>Various sampling principles</w:t>
      </w:r>
      <w:r w:rsidR="001F4F3B" w:rsidRPr="000B6790">
        <w:t>.</w:t>
      </w:r>
    </w:p>
    <w:p w14:paraId="1D469394" w14:textId="44A0F65D" w:rsidR="001F4F3B" w:rsidRPr="000B6790" w:rsidRDefault="00741EE8" w:rsidP="00DA5C75">
      <w:pPr>
        <w:pStyle w:val="ListParagraph"/>
        <w:numPr>
          <w:ilvl w:val="0"/>
          <w:numId w:val="8"/>
        </w:numPr>
        <w:spacing w:line="360" w:lineRule="auto"/>
        <w:jc w:val="both"/>
      </w:pPr>
      <w:r w:rsidRPr="000B6790">
        <w:t>Using sampling in practice</w:t>
      </w:r>
      <w:r w:rsidR="001F4F3B" w:rsidRPr="000B6790">
        <w:t>.</w:t>
      </w:r>
    </w:p>
    <w:p w14:paraId="53C410D0" w14:textId="185FF65F" w:rsidR="001F4F3B" w:rsidRPr="000B6790" w:rsidRDefault="00474C23" w:rsidP="00DA5C75">
      <w:pPr>
        <w:pStyle w:val="ListParagraph"/>
        <w:numPr>
          <w:ilvl w:val="0"/>
          <w:numId w:val="8"/>
        </w:numPr>
        <w:spacing w:line="360" w:lineRule="auto"/>
        <w:jc w:val="both"/>
      </w:pPr>
      <w:r w:rsidRPr="000B6790">
        <w:t>Right and Wrong uses of estimates from different sample data</w:t>
      </w:r>
      <w:r w:rsidR="001F4F3B" w:rsidRPr="000B6790">
        <w:t>.</w:t>
      </w:r>
    </w:p>
    <w:p w14:paraId="23358244" w14:textId="01529CB7" w:rsidR="001F4F3B" w:rsidRPr="000B6790" w:rsidRDefault="00114BC2" w:rsidP="00DA5C75">
      <w:pPr>
        <w:pStyle w:val="ListParagraph"/>
        <w:numPr>
          <w:ilvl w:val="0"/>
          <w:numId w:val="8"/>
        </w:numPr>
        <w:spacing w:line="360" w:lineRule="auto"/>
        <w:jc w:val="both"/>
      </w:pPr>
      <w:r w:rsidRPr="000B6790">
        <w:t>Carrying out sampling in crisis</w:t>
      </w:r>
      <w:r w:rsidR="001F4F3B" w:rsidRPr="000B6790">
        <w:t>.</w:t>
      </w:r>
    </w:p>
    <w:p w14:paraId="10794C6A" w14:textId="5BB66B87" w:rsidR="001F4F3B" w:rsidRPr="000B6790" w:rsidRDefault="00AE6295" w:rsidP="00DA5C75">
      <w:pPr>
        <w:pStyle w:val="ListParagraph"/>
        <w:numPr>
          <w:ilvl w:val="0"/>
          <w:numId w:val="8"/>
        </w:numPr>
        <w:spacing w:line="360" w:lineRule="auto"/>
        <w:jc w:val="both"/>
      </w:pPr>
      <w:r w:rsidRPr="000B6790">
        <w:t>Selecting samples</w:t>
      </w:r>
      <w:r w:rsidR="001F4F3B" w:rsidRPr="000B6790">
        <w:t>.</w:t>
      </w:r>
    </w:p>
    <w:p w14:paraId="7FC019E7" w14:textId="066E9080" w:rsidR="00CE1C67" w:rsidRPr="000B6790" w:rsidRDefault="00534625" w:rsidP="00DA5C75">
      <w:pPr>
        <w:jc w:val="both"/>
      </w:pPr>
      <w:r w:rsidRPr="000B6790">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0B6790">
        <w:lastRenderedPageBreak/>
        <w:t xml:space="preserve">generalizable, but given the difficulty of constructing representative samples that report accurately, the </w:t>
      </w:r>
      <w:r w:rsidR="002B77F5" w:rsidRPr="000B6790">
        <w:t>probability that carrying out an audience</w:t>
      </w:r>
      <w:r w:rsidR="00C152FA" w:rsidRPr="000B6790">
        <w:t xml:space="preserve"> research</w:t>
      </w:r>
      <w:r w:rsidR="002B77F5" w:rsidRPr="000B6790">
        <w:t xml:space="preserve"> would give accurate estimates of viewing and listening by the population, as </w:t>
      </w:r>
      <w:r w:rsidR="00A84EAF" w:rsidRPr="000B6790">
        <w:t xml:space="preserve">it is </w:t>
      </w:r>
      <w:r w:rsidR="002B77F5" w:rsidRPr="000B6790">
        <w:t xml:space="preserve">supposed to, </w:t>
      </w:r>
      <w:r w:rsidR="00743916" w:rsidRPr="000B6790">
        <w:t>is</w:t>
      </w:r>
      <w:r w:rsidR="002B77F5" w:rsidRPr="000B6790">
        <w:t xml:space="preserve"> really slim</w:t>
      </w:r>
      <w:r w:rsidR="00CE1C67" w:rsidRPr="000B6790">
        <w:t xml:space="preserve"> </w:t>
      </w:r>
      <w:r w:rsidR="00CE1C67"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rsidRPr="000B6790">
        <w:fldChar w:fldCharType="separate"/>
      </w:r>
      <w:r w:rsidR="00B6517D" w:rsidRPr="000B6790">
        <w:rPr>
          <w:noProof/>
        </w:rPr>
        <w:t>[26]</w:t>
      </w:r>
      <w:r w:rsidR="00CE1C67" w:rsidRPr="000B6790">
        <w:fldChar w:fldCharType="end"/>
      </w:r>
      <w:r w:rsidRPr="000B6790">
        <w:t>.</w:t>
      </w:r>
    </w:p>
    <w:p w14:paraId="5104017F" w14:textId="5E983287" w:rsidR="00CE1C67" w:rsidRPr="000B6790" w:rsidRDefault="00CE1C67" w:rsidP="00DA5C75">
      <w:pPr>
        <w:pStyle w:val="Heading2"/>
        <w:jc w:val="both"/>
      </w:pPr>
      <w:bookmarkStart w:id="44" w:name="_Toc77382020"/>
      <w:bookmarkStart w:id="45" w:name="_Toc77891797"/>
      <w:r w:rsidRPr="000B6790">
        <w:t>SUMMARY</w:t>
      </w:r>
      <w:bookmarkEnd w:id="44"/>
      <w:bookmarkEnd w:id="45"/>
    </w:p>
    <w:p w14:paraId="6E51E60F" w14:textId="2F5D8BDA" w:rsidR="00CE1C67" w:rsidRPr="000B6790" w:rsidRDefault="00CE1C67" w:rsidP="00DA5C75">
      <w:pPr>
        <w:jc w:val="both"/>
      </w:pPr>
      <w:r w:rsidRPr="000B6790">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rsidRPr="000B6790">
        <w:t xml:space="preserve"> </w:t>
      </w:r>
      <w:r w:rsidRPr="000B6790">
        <w:t xml:space="preserve">related to </w:t>
      </w:r>
      <w:r w:rsidR="0067166F" w:rsidRPr="000B6790">
        <w:t xml:space="preserve">different audience monitoring technologies </w:t>
      </w:r>
      <w:r w:rsidRPr="000B6790">
        <w:t xml:space="preserve">have been reviewed.  From the studies reviewed above, </w:t>
      </w:r>
      <w:r w:rsidR="00351C2C" w:rsidRPr="000B6790">
        <w:t xml:space="preserve">it could be inferred that more efficient and less complicated methods need to be employed in carrying out audience </w:t>
      </w:r>
      <w:r w:rsidR="004F221E" w:rsidRPr="000B6790">
        <w:t>measurement</w:t>
      </w:r>
      <w:r w:rsidRPr="000B6790">
        <w:t xml:space="preserve">. Also, </w:t>
      </w:r>
      <w:r w:rsidR="004F221E" w:rsidRPr="000B6790">
        <w:t>earlier methods used for carrying out audience monitoring were prone to human errors</w:t>
      </w:r>
      <w:r w:rsidRPr="000B6790">
        <w:t xml:space="preserve">. The general opinion is that the best solutions </w:t>
      </w:r>
      <w:r w:rsidR="004F221E" w:rsidRPr="000B6790">
        <w:t>audience measurement is to rely on more competent computers, thereby reducing</w:t>
      </w:r>
      <w:r w:rsidRPr="000B6790">
        <w:t xml:space="preserve"> human error</w:t>
      </w:r>
      <w:r w:rsidR="004F221E" w:rsidRPr="000B6790">
        <w:t>s</w:t>
      </w:r>
      <w:r w:rsidRPr="000B6790">
        <w:t xml:space="preserve"> and limitations. </w:t>
      </w:r>
    </w:p>
    <w:p w14:paraId="71BA4466" w14:textId="77777777" w:rsidR="00CE1C67" w:rsidRPr="000B6790" w:rsidRDefault="00CE1C67" w:rsidP="00DA5C75">
      <w:pPr>
        <w:jc w:val="both"/>
      </w:pPr>
    </w:p>
    <w:p w14:paraId="6E3D5104" w14:textId="7782D633" w:rsidR="00293B42" w:rsidRPr="000B6790" w:rsidRDefault="00293B42" w:rsidP="00DA5C75">
      <w:pPr>
        <w:jc w:val="both"/>
      </w:pPr>
    </w:p>
    <w:p w14:paraId="716062E0" w14:textId="19BE316D" w:rsidR="00DB1F49" w:rsidRPr="000B6790" w:rsidRDefault="00DB1F49" w:rsidP="00DA5C75">
      <w:pPr>
        <w:jc w:val="both"/>
      </w:pPr>
    </w:p>
    <w:p w14:paraId="307AD46D" w14:textId="73342B6B" w:rsidR="00DB1F49" w:rsidRPr="000B6790" w:rsidRDefault="00DB1F49" w:rsidP="00DA5C75">
      <w:pPr>
        <w:jc w:val="both"/>
      </w:pPr>
    </w:p>
    <w:p w14:paraId="33728F33" w14:textId="4CEC5D96" w:rsidR="00DB1F49" w:rsidRPr="000B6790" w:rsidRDefault="00DB1F49" w:rsidP="00DA5C75">
      <w:pPr>
        <w:jc w:val="both"/>
      </w:pPr>
    </w:p>
    <w:p w14:paraId="22CF16F7" w14:textId="7DB0C28A" w:rsidR="00DB1F49" w:rsidRPr="000B6790" w:rsidRDefault="00DB1F49" w:rsidP="00DA5C75">
      <w:pPr>
        <w:jc w:val="both"/>
      </w:pPr>
    </w:p>
    <w:p w14:paraId="01242CE9" w14:textId="63DB9506" w:rsidR="00DB1F49" w:rsidRPr="000B6790" w:rsidRDefault="00DB1F49" w:rsidP="00DA5C75">
      <w:pPr>
        <w:jc w:val="both"/>
      </w:pPr>
    </w:p>
    <w:p w14:paraId="79F0F1BA" w14:textId="2B765D1D" w:rsidR="00DB1F49" w:rsidRPr="000B6790" w:rsidRDefault="00DB1F49" w:rsidP="00DA5C75">
      <w:pPr>
        <w:jc w:val="both"/>
      </w:pPr>
    </w:p>
    <w:p w14:paraId="76DEF4C7" w14:textId="62616EED" w:rsidR="00DB1F49" w:rsidRPr="000B6790" w:rsidRDefault="00DB1F49" w:rsidP="00DA5C75">
      <w:pPr>
        <w:jc w:val="both"/>
      </w:pPr>
    </w:p>
    <w:p w14:paraId="4EE96505" w14:textId="77777777" w:rsidR="00DB1F49" w:rsidRPr="000B6790" w:rsidRDefault="00DB1F49" w:rsidP="00DA5C75">
      <w:pPr>
        <w:jc w:val="both"/>
      </w:pPr>
    </w:p>
    <w:p w14:paraId="0238A6DD" w14:textId="77777777" w:rsidR="008B7476" w:rsidRPr="000B6790" w:rsidRDefault="008B7476" w:rsidP="00DA5C75">
      <w:pPr>
        <w:jc w:val="both"/>
      </w:pPr>
    </w:p>
    <w:p w14:paraId="1C0AE102" w14:textId="38A8D530" w:rsidR="00472314" w:rsidRPr="000B6790" w:rsidRDefault="00472314" w:rsidP="00DA5C75">
      <w:pPr>
        <w:jc w:val="both"/>
      </w:pPr>
    </w:p>
    <w:p w14:paraId="6866DC25" w14:textId="7A6363FD" w:rsidR="00472314" w:rsidRPr="000B6790" w:rsidRDefault="004B2507" w:rsidP="000B6790">
      <w:pPr>
        <w:pStyle w:val="Heading1"/>
      </w:pPr>
      <w:bookmarkStart w:id="46" w:name="_Toc77382021"/>
      <w:bookmarkStart w:id="47" w:name="_Toc77891798"/>
      <w:r w:rsidRPr="000B6790">
        <w:lastRenderedPageBreak/>
        <w:t>SYSTEM ANALYSIS AND DESIGN</w:t>
      </w:r>
      <w:bookmarkEnd w:id="46"/>
      <w:bookmarkEnd w:id="47"/>
    </w:p>
    <w:p w14:paraId="6EB88FC7" w14:textId="087792E3" w:rsidR="004B2507" w:rsidRPr="000B6790" w:rsidRDefault="004B2507" w:rsidP="00DA5C75">
      <w:pPr>
        <w:pStyle w:val="Heading2"/>
        <w:jc w:val="both"/>
      </w:pPr>
      <w:bookmarkStart w:id="48" w:name="_Toc77382022"/>
      <w:bookmarkStart w:id="49" w:name="_Toc77891799"/>
      <w:r w:rsidRPr="000B6790">
        <w:t>INTRODUCTION</w:t>
      </w:r>
      <w:bookmarkEnd w:id="48"/>
      <w:bookmarkEnd w:id="49"/>
    </w:p>
    <w:p w14:paraId="3D227787" w14:textId="1A098189" w:rsidR="001A08D0" w:rsidRPr="000B6790" w:rsidRDefault="001A08D0" w:rsidP="00DA5C75">
      <w:pPr>
        <w:adjustRightInd w:val="0"/>
        <w:snapToGrid w:val="0"/>
        <w:jc w:val="both"/>
        <w:rPr>
          <w:rFonts w:eastAsia="Times New Roman"/>
        </w:rPr>
      </w:pPr>
      <w:r w:rsidRPr="000B6790">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sidRPr="000B6790">
        <w:rPr>
          <w:rFonts w:eastAsia="Times New Roman"/>
        </w:rPr>
        <w:t>UML diagrams are used where appropriate.</w:t>
      </w:r>
    </w:p>
    <w:p w14:paraId="79BB171E" w14:textId="63C3989A" w:rsidR="00E9087A" w:rsidRPr="000B6790" w:rsidRDefault="00E9087A" w:rsidP="00DA5C75">
      <w:pPr>
        <w:pStyle w:val="Heading2"/>
        <w:jc w:val="both"/>
        <w:rPr>
          <w:rFonts w:eastAsia="Times New Roman"/>
        </w:rPr>
      </w:pPr>
      <w:bookmarkStart w:id="50" w:name="_Toc77382023"/>
      <w:bookmarkStart w:id="51" w:name="_Toc77891800"/>
      <w:r w:rsidRPr="000B6790">
        <w:rPr>
          <w:rFonts w:eastAsia="Times New Roman"/>
        </w:rPr>
        <w:t>APPLICATION DESIGN</w:t>
      </w:r>
      <w:bookmarkEnd w:id="50"/>
      <w:bookmarkEnd w:id="51"/>
    </w:p>
    <w:p w14:paraId="30B670AA" w14:textId="37DD506D" w:rsidR="003F51B7" w:rsidRPr="000B6790" w:rsidRDefault="000537DF" w:rsidP="00DA5C75">
      <w:pPr>
        <w:pStyle w:val="Heading3"/>
        <w:jc w:val="both"/>
      </w:pPr>
      <w:bookmarkStart w:id="52" w:name="_Toc77891801"/>
      <w:r w:rsidRPr="000B6790">
        <w:t>FIGMA</w:t>
      </w:r>
      <w:bookmarkEnd w:id="52"/>
    </w:p>
    <w:p w14:paraId="40633E8A" w14:textId="245A9A6D" w:rsidR="000537DF" w:rsidRPr="000B6790" w:rsidRDefault="000537DF" w:rsidP="00DA5C75">
      <w:pPr>
        <w:jc w:val="both"/>
      </w:pPr>
      <w:r w:rsidRPr="000B6790">
        <w:t xml:space="preserve">The process of </w:t>
      </w:r>
      <w:r w:rsidR="00210560" w:rsidRPr="000B6790">
        <w:t>taking</w:t>
      </w:r>
      <w:r w:rsidRPr="000B6790">
        <w:t xml:space="preserve"> this project from an idea stage into a pictorial form was done using </w:t>
      </w:r>
      <w:proofErr w:type="spellStart"/>
      <w:r w:rsidRPr="000B6790">
        <w:t>figma</w:t>
      </w:r>
      <w:proofErr w:type="spellEnd"/>
      <w:r w:rsidRPr="000B6790">
        <w:t xml:space="preserve">. </w:t>
      </w:r>
    </w:p>
    <w:p w14:paraId="24549C22" w14:textId="79680293" w:rsidR="00925EF5" w:rsidRPr="000B6790" w:rsidRDefault="00925EF5" w:rsidP="00DA5C75">
      <w:pPr>
        <w:jc w:val="both"/>
      </w:pPr>
      <w:r w:rsidRPr="000B6790">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Pr="000B6790" w:rsidRDefault="00925EF5" w:rsidP="00DA5C75">
      <w:pPr>
        <w:jc w:val="both"/>
      </w:pPr>
      <w:r w:rsidRPr="000B6790">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B6790" w:rsidRDefault="00925EF5" w:rsidP="00DA5C75">
      <w:pPr>
        <w:jc w:val="both"/>
      </w:pPr>
      <w:r w:rsidRPr="000B6790">
        <w:t>Figma Design Canvas</w:t>
      </w:r>
    </w:p>
    <w:p w14:paraId="5CD21F6D" w14:textId="32D97B1D" w:rsidR="00E374A7" w:rsidRPr="000B6790" w:rsidRDefault="00E374A7" w:rsidP="00DA5C75">
      <w:pPr>
        <w:pStyle w:val="Heading2"/>
        <w:jc w:val="both"/>
        <w:rPr>
          <w:rFonts w:eastAsia="Times New Roman"/>
        </w:rPr>
      </w:pPr>
      <w:bookmarkStart w:id="53" w:name="_Toc77382024"/>
      <w:bookmarkStart w:id="54" w:name="_Toc77891802"/>
      <w:r w:rsidRPr="000B6790">
        <w:rPr>
          <w:rFonts w:eastAsia="Times New Roman"/>
        </w:rPr>
        <w:t>CLIENT-SIDE TECHNOLOGIES</w:t>
      </w:r>
      <w:bookmarkEnd w:id="53"/>
      <w:bookmarkEnd w:id="54"/>
    </w:p>
    <w:p w14:paraId="683D652B" w14:textId="56DE531E" w:rsidR="00AA3365" w:rsidRPr="000B6790" w:rsidRDefault="00AA3365" w:rsidP="00DA5C75">
      <w:pPr>
        <w:jc w:val="both"/>
      </w:pPr>
      <w:r w:rsidRPr="000B6790">
        <w:t>The table below shows the various technologies that were used in the implementation</w:t>
      </w:r>
      <w:r w:rsidR="00E9087A" w:rsidRPr="000B6790">
        <w:t xml:space="preserve"> of the front-end </w:t>
      </w:r>
      <w:r w:rsidRPr="000B6790">
        <w:t>of the web application and mobile application.</w:t>
      </w:r>
    </w:p>
    <w:tbl>
      <w:tblPr>
        <w:tblStyle w:val="TableGrid"/>
        <w:tblW w:w="0" w:type="auto"/>
        <w:tblLook w:val="04A0" w:firstRow="1" w:lastRow="0" w:firstColumn="1" w:lastColumn="0" w:noHBand="0" w:noVBand="1"/>
      </w:tblPr>
      <w:tblGrid>
        <w:gridCol w:w="4675"/>
        <w:gridCol w:w="4675"/>
      </w:tblGrid>
      <w:tr w:rsidR="00E9087A" w:rsidRPr="000B6790" w14:paraId="03104AC5" w14:textId="77777777" w:rsidTr="00E9087A">
        <w:tc>
          <w:tcPr>
            <w:tcW w:w="4675" w:type="dxa"/>
          </w:tcPr>
          <w:p w14:paraId="73FA71AD" w14:textId="48720110" w:rsidR="00E9087A" w:rsidRPr="000B6790" w:rsidRDefault="00481A76" w:rsidP="001A49EE">
            <w:pPr>
              <w:jc w:val="center"/>
              <w:rPr>
                <w:b/>
                <w:bCs/>
              </w:rPr>
            </w:pPr>
            <w:r w:rsidRPr="000B6790">
              <w:rPr>
                <w:b/>
                <w:bCs/>
              </w:rPr>
              <w:lastRenderedPageBreak/>
              <w:t>TECHNOLOGY</w:t>
            </w:r>
          </w:p>
        </w:tc>
        <w:tc>
          <w:tcPr>
            <w:tcW w:w="4675" w:type="dxa"/>
          </w:tcPr>
          <w:p w14:paraId="69E7F78A" w14:textId="7BAEA257" w:rsidR="00E9087A" w:rsidRPr="000B6790" w:rsidRDefault="00481A76" w:rsidP="001A49EE">
            <w:pPr>
              <w:jc w:val="center"/>
              <w:rPr>
                <w:b/>
                <w:bCs/>
              </w:rPr>
            </w:pPr>
            <w:r w:rsidRPr="000B6790">
              <w:rPr>
                <w:b/>
                <w:bCs/>
              </w:rPr>
              <w:t>PLACE USED</w:t>
            </w:r>
          </w:p>
        </w:tc>
      </w:tr>
      <w:tr w:rsidR="00E9087A" w:rsidRPr="000B6790" w14:paraId="500CBE8E" w14:textId="77777777" w:rsidTr="00E9087A">
        <w:tc>
          <w:tcPr>
            <w:tcW w:w="4675" w:type="dxa"/>
          </w:tcPr>
          <w:p w14:paraId="23110EAE" w14:textId="4D095A2B" w:rsidR="00E9087A" w:rsidRPr="000B6790" w:rsidRDefault="00245F9F" w:rsidP="001A49EE">
            <w:pPr>
              <w:jc w:val="center"/>
            </w:pPr>
            <w:r w:rsidRPr="000B6790">
              <w:t>JavaScript</w:t>
            </w:r>
          </w:p>
        </w:tc>
        <w:tc>
          <w:tcPr>
            <w:tcW w:w="4675" w:type="dxa"/>
          </w:tcPr>
          <w:p w14:paraId="606CFC02" w14:textId="61F1B31B" w:rsidR="00E9087A" w:rsidRPr="000B6790" w:rsidRDefault="00E9087A" w:rsidP="001A49EE">
            <w:pPr>
              <w:jc w:val="center"/>
            </w:pPr>
            <w:r w:rsidRPr="000B6790">
              <w:t>Web and Mobile Application</w:t>
            </w:r>
          </w:p>
        </w:tc>
      </w:tr>
      <w:tr w:rsidR="00E9087A" w:rsidRPr="000B6790" w14:paraId="2754A405" w14:textId="77777777" w:rsidTr="00E9087A">
        <w:tc>
          <w:tcPr>
            <w:tcW w:w="4675" w:type="dxa"/>
          </w:tcPr>
          <w:p w14:paraId="34F9614E" w14:textId="03D65A52" w:rsidR="00E9087A" w:rsidRPr="000B6790" w:rsidRDefault="00E9087A" w:rsidP="001A49EE">
            <w:pPr>
              <w:jc w:val="center"/>
            </w:pPr>
            <w:r w:rsidRPr="000B6790">
              <w:t>HTML</w:t>
            </w:r>
          </w:p>
        </w:tc>
        <w:tc>
          <w:tcPr>
            <w:tcW w:w="4675" w:type="dxa"/>
          </w:tcPr>
          <w:p w14:paraId="5E16AF6C" w14:textId="4E48B45A" w:rsidR="00E9087A" w:rsidRPr="000B6790" w:rsidRDefault="00E9087A" w:rsidP="001A49EE">
            <w:pPr>
              <w:jc w:val="center"/>
            </w:pPr>
            <w:r w:rsidRPr="000B6790">
              <w:t>Web Application</w:t>
            </w:r>
          </w:p>
        </w:tc>
      </w:tr>
      <w:tr w:rsidR="00E9087A" w:rsidRPr="000B6790" w14:paraId="6F54E19E" w14:textId="77777777" w:rsidTr="00E9087A">
        <w:tc>
          <w:tcPr>
            <w:tcW w:w="4675" w:type="dxa"/>
          </w:tcPr>
          <w:p w14:paraId="5D839C1B" w14:textId="3F4BF9FC" w:rsidR="00E9087A" w:rsidRPr="000B6790" w:rsidRDefault="00E9087A" w:rsidP="001A49EE">
            <w:pPr>
              <w:jc w:val="center"/>
            </w:pPr>
            <w:r w:rsidRPr="000B6790">
              <w:t>CSS</w:t>
            </w:r>
          </w:p>
        </w:tc>
        <w:tc>
          <w:tcPr>
            <w:tcW w:w="4675" w:type="dxa"/>
          </w:tcPr>
          <w:p w14:paraId="1D08A2A9" w14:textId="52FE28C8" w:rsidR="00E9087A" w:rsidRPr="000B6790" w:rsidRDefault="00E9087A" w:rsidP="001A49EE">
            <w:pPr>
              <w:jc w:val="center"/>
            </w:pPr>
            <w:r w:rsidRPr="000B6790">
              <w:t>Web Application</w:t>
            </w:r>
          </w:p>
        </w:tc>
      </w:tr>
      <w:tr w:rsidR="00E9087A" w:rsidRPr="000B6790" w14:paraId="2C1C9813" w14:textId="77777777" w:rsidTr="00E9087A">
        <w:tc>
          <w:tcPr>
            <w:tcW w:w="4675" w:type="dxa"/>
          </w:tcPr>
          <w:p w14:paraId="61D58C3E" w14:textId="3AAAA115" w:rsidR="00E9087A" w:rsidRPr="000B6790" w:rsidRDefault="00DB1F49" w:rsidP="001A49EE">
            <w:pPr>
              <w:jc w:val="center"/>
            </w:pPr>
            <w:r w:rsidRPr="000B6790">
              <w:t>ReactJS</w:t>
            </w:r>
          </w:p>
        </w:tc>
        <w:tc>
          <w:tcPr>
            <w:tcW w:w="4675" w:type="dxa"/>
          </w:tcPr>
          <w:p w14:paraId="58721857" w14:textId="20A7F26A" w:rsidR="00E9087A" w:rsidRPr="000B6790" w:rsidRDefault="00AF24C6" w:rsidP="001A49EE">
            <w:pPr>
              <w:jc w:val="center"/>
            </w:pPr>
            <w:r w:rsidRPr="000B6790">
              <w:t>Web Application</w:t>
            </w:r>
          </w:p>
        </w:tc>
      </w:tr>
      <w:tr w:rsidR="00AF24C6" w:rsidRPr="000B6790" w14:paraId="544CCE76" w14:textId="77777777" w:rsidTr="00E9087A">
        <w:tc>
          <w:tcPr>
            <w:tcW w:w="4675" w:type="dxa"/>
          </w:tcPr>
          <w:p w14:paraId="18256852" w14:textId="15F86E6A" w:rsidR="00AF24C6" w:rsidRPr="000B6790" w:rsidRDefault="00AF24C6" w:rsidP="001A49EE">
            <w:pPr>
              <w:jc w:val="center"/>
            </w:pPr>
            <w:r w:rsidRPr="000B6790">
              <w:t>React Native</w:t>
            </w:r>
          </w:p>
        </w:tc>
        <w:tc>
          <w:tcPr>
            <w:tcW w:w="4675" w:type="dxa"/>
          </w:tcPr>
          <w:p w14:paraId="6E1FC81C" w14:textId="36C5ECA3" w:rsidR="00AF24C6" w:rsidRPr="000B6790" w:rsidRDefault="00AF24C6" w:rsidP="001A49EE">
            <w:pPr>
              <w:jc w:val="center"/>
            </w:pPr>
            <w:r w:rsidRPr="000B6790">
              <w:t>Mobile Application</w:t>
            </w:r>
          </w:p>
        </w:tc>
      </w:tr>
      <w:tr w:rsidR="006717A9" w:rsidRPr="000B6790" w14:paraId="3676DC92" w14:textId="77777777" w:rsidTr="00E9087A">
        <w:tc>
          <w:tcPr>
            <w:tcW w:w="4675" w:type="dxa"/>
          </w:tcPr>
          <w:p w14:paraId="61B5ED17" w14:textId="067933D9" w:rsidR="006717A9" w:rsidRPr="000B6790" w:rsidRDefault="006717A9" w:rsidP="001A49EE">
            <w:pPr>
              <w:jc w:val="center"/>
            </w:pPr>
            <w:r w:rsidRPr="000B6790">
              <w:t>Expo-av</w:t>
            </w:r>
          </w:p>
        </w:tc>
        <w:tc>
          <w:tcPr>
            <w:tcW w:w="4675" w:type="dxa"/>
          </w:tcPr>
          <w:p w14:paraId="1B5567AB" w14:textId="31342374" w:rsidR="006717A9" w:rsidRPr="000B6790" w:rsidRDefault="006717A9" w:rsidP="001A49EE">
            <w:pPr>
              <w:jc w:val="center"/>
            </w:pPr>
            <w:r w:rsidRPr="000B6790">
              <w:t>Mobile Application</w:t>
            </w:r>
          </w:p>
        </w:tc>
      </w:tr>
      <w:tr w:rsidR="003F51B7" w:rsidRPr="000B6790" w14:paraId="09B7A8F8" w14:textId="77777777" w:rsidTr="00E9087A">
        <w:tc>
          <w:tcPr>
            <w:tcW w:w="4675" w:type="dxa"/>
          </w:tcPr>
          <w:p w14:paraId="58E7E2F8" w14:textId="2E804DA5" w:rsidR="003F51B7" w:rsidRPr="000B6790" w:rsidRDefault="003F51B7" w:rsidP="001A49EE">
            <w:pPr>
              <w:jc w:val="center"/>
            </w:pPr>
            <w:r w:rsidRPr="000B6790">
              <w:t>Redux</w:t>
            </w:r>
          </w:p>
        </w:tc>
        <w:tc>
          <w:tcPr>
            <w:tcW w:w="4675" w:type="dxa"/>
          </w:tcPr>
          <w:p w14:paraId="52FB31F0" w14:textId="75FAB7FE" w:rsidR="003F51B7" w:rsidRPr="000B6790" w:rsidRDefault="003F51B7" w:rsidP="001A49EE">
            <w:pPr>
              <w:jc w:val="center"/>
            </w:pPr>
            <w:r w:rsidRPr="000B6790">
              <w:t>Web and Mobile Application</w:t>
            </w:r>
          </w:p>
        </w:tc>
      </w:tr>
    </w:tbl>
    <w:p w14:paraId="66D336AD" w14:textId="5C6B77A6" w:rsidR="00AA3365" w:rsidRPr="000B6790" w:rsidRDefault="00AA3365" w:rsidP="00DA5C75">
      <w:pPr>
        <w:jc w:val="both"/>
      </w:pPr>
    </w:p>
    <w:p w14:paraId="21DA15AA" w14:textId="56E456DC" w:rsidR="00EB23AD" w:rsidRPr="000B6790" w:rsidRDefault="00245F9F" w:rsidP="00DA5C75">
      <w:pPr>
        <w:pStyle w:val="Heading3"/>
        <w:jc w:val="both"/>
      </w:pPr>
      <w:bookmarkStart w:id="55" w:name="_Toc77891803"/>
      <w:r w:rsidRPr="000B6790">
        <w:t>JAVASCRIPT</w:t>
      </w:r>
      <w:bookmarkEnd w:id="55"/>
    </w:p>
    <w:p w14:paraId="6331C34F" w14:textId="1D08A817" w:rsidR="00D8345C" w:rsidRPr="000B6790" w:rsidRDefault="00245F9F" w:rsidP="00DA5C75">
      <w:pPr>
        <w:jc w:val="both"/>
      </w:pPr>
      <w:r w:rsidRPr="000B6790">
        <w:t>JavaScript</w:t>
      </w:r>
      <w:r w:rsidR="00EB23AD" w:rsidRPr="000B6790">
        <w:t xml:space="preserve"> is a</w:t>
      </w:r>
      <w:r w:rsidR="00D8345C" w:rsidRPr="000B6790">
        <w:t xml:space="preserve"> high-level</w:t>
      </w:r>
      <w:r w:rsidR="00EB23AD" w:rsidRPr="000B6790">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rsidRPr="000B6790">
        <w:t>JavaScript</w:t>
      </w:r>
      <w:r w:rsidR="00EB23AD" w:rsidRPr="000B6790">
        <w:t xml:space="preserve"> is involved.</w:t>
      </w:r>
    </w:p>
    <w:p w14:paraId="3DD7DE1D" w14:textId="5DB811E9" w:rsidR="00D8345C" w:rsidRPr="000B6790" w:rsidRDefault="00D8345C" w:rsidP="00DA5C75">
      <w:pPr>
        <w:jc w:val="both"/>
      </w:pPr>
      <w:r w:rsidRPr="000B6790">
        <w:t xml:space="preserve">The following are some advantages of </w:t>
      </w:r>
      <w:r w:rsidR="00245F9F" w:rsidRPr="000B6790">
        <w:t>JavaScript</w:t>
      </w:r>
      <w:r w:rsidRPr="000B6790">
        <w:t>:</w:t>
      </w:r>
    </w:p>
    <w:p w14:paraId="3EE50321" w14:textId="07022E62" w:rsidR="00D8345C" w:rsidRPr="000B6790" w:rsidRDefault="00D8345C" w:rsidP="00DA5C75">
      <w:pPr>
        <w:pStyle w:val="ListParagraph"/>
        <w:numPr>
          <w:ilvl w:val="0"/>
          <w:numId w:val="14"/>
        </w:numPr>
        <w:spacing w:line="360" w:lineRule="auto"/>
        <w:jc w:val="both"/>
      </w:pPr>
      <w:r w:rsidRPr="000B6790">
        <w:t xml:space="preserve">According to Stack Overflow, </w:t>
      </w:r>
      <w:r w:rsidR="00245F9F" w:rsidRPr="000B6790">
        <w:t>JavaScript</w:t>
      </w:r>
      <w:r w:rsidRPr="000B6790">
        <w:t xml:space="preserve"> is the most used programming language on the planet, which makes it an excellent option for programmers. </w:t>
      </w:r>
      <w:r w:rsidR="00245F9F" w:rsidRPr="000B6790">
        <w:t>JavaScript</w:t>
      </w:r>
      <w:r w:rsidRPr="000B6790">
        <w:t xml:space="preserve"> enables the creation of excellent front-end and back-end software via the use of several </w:t>
      </w:r>
      <w:r w:rsidR="00245F9F" w:rsidRPr="000B6790">
        <w:t>JavaScript</w:t>
      </w:r>
      <w:r w:rsidRPr="000B6790">
        <w:t>-based frameworks such as jQuery, Node.JS, and others.</w:t>
      </w:r>
    </w:p>
    <w:p w14:paraId="48CE398A" w14:textId="6FD3C136"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ubiquitous; it is pre-installed on every contemporary web browser, and therefore no specific environment configuration is needed to learn </w:t>
      </w:r>
      <w:r w:rsidRPr="000B6790">
        <w:t>JavaScript</w:t>
      </w:r>
      <w:r w:rsidR="00D8345C" w:rsidRPr="000B6790">
        <w:t xml:space="preserve">. For instance, Chrome, Mozilla Firefox, and Safari all have </w:t>
      </w:r>
      <w:r w:rsidRPr="000B6790">
        <w:t>JavaScript</w:t>
      </w:r>
      <w:r w:rsidR="00D8345C" w:rsidRPr="000B6790">
        <w:t>.</w:t>
      </w:r>
    </w:p>
    <w:p w14:paraId="600B3DE8" w14:textId="3438D709"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enables the development of truly standard, scalable, and responsive online applications. It enables the creation of rich web apps with high-quality user interfaces and experiences.</w:t>
      </w:r>
    </w:p>
    <w:p w14:paraId="4537BBBA" w14:textId="374CB99D"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currently used in the creation of mobile applications, desktop applications, and games. This has increased the number of apps available for the </w:t>
      </w:r>
      <w:r w:rsidRPr="000B6790">
        <w:t>JavaScript</w:t>
      </w:r>
      <w:r w:rsidR="00D8345C" w:rsidRPr="000B6790">
        <w:t xml:space="preserve"> language.</w:t>
      </w:r>
    </w:p>
    <w:p w14:paraId="063760F1" w14:textId="72F9353F"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has a sizable support community, with people from all around the globe continuously working to enhance the language's capabilities.</w:t>
      </w:r>
    </w:p>
    <w:p w14:paraId="75482F7C" w14:textId="0F9E7E03" w:rsidR="00D8345C" w:rsidRPr="000B6790" w:rsidRDefault="00245F9F" w:rsidP="00DA5C75">
      <w:pPr>
        <w:pStyle w:val="ListParagraph"/>
        <w:numPr>
          <w:ilvl w:val="0"/>
          <w:numId w:val="14"/>
        </w:numPr>
        <w:spacing w:line="360" w:lineRule="auto"/>
        <w:jc w:val="both"/>
      </w:pPr>
      <w:r w:rsidRPr="000B6790">
        <w:lastRenderedPageBreak/>
        <w:t>JavaScript</w:t>
      </w:r>
      <w:r w:rsidR="00D8345C" w:rsidRPr="000B6790">
        <w:t xml:space="preserve"> is a framework-rich language with </w:t>
      </w:r>
      <w:proofErr w:type="gramStart"/>
      <w:r w:rsidR="00D8345C" w:rsidRPr="000B6790">
        <w:t>a large number of</w:t>
      </w:r>
      <w:proofErr w:type="gramEnd"/>
      <w:r w:rsidR="00D8345C" w:rsidRPr="000B6790">
        <w:t xml:space="preserve"> pre-developed frameworks and libraries that may be utilized directly in software development to significantly decrease development time.</w:t>
      </w:r>
    </w:p>
    <w:p w14:paraId="681A743C" w14:textId="2A1B72D3" w:rsidR="00D97070" w:rsidRPr="000B6790" w:rsidRDefault="00D97070" w:rsidP="00DA5C75">
      <w:pPr>
        <w:jc w:val="both"/>
      </w:pPr>
      <w:r w:rsidRPr="000B6790">
        <w:t xml:space="preserve">The following are some features of </w:t>
      </w:r>
      <w:r w:rsidR="00245F9F" w:rsidRPr="000B6790">
        <w:t>JavaScript</w:t>
      </w:r>
      <w:r w:rsidRPr="000B6790">
        <w:t>:</w:t>
      </w:r>
    </w:p>
    <w:p w14:paraId="00C7E951" w14:textId="7304C201"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object-oriented.</w:t>
      </w:r>
    </w:p>
    <w:p w14:paraId="104E7EFA" w14:textId="2ACB292C" w:rsidR="00D97070" w:rsidRPr="000B6790" w:rsidRDefault="00D97070" w:rsidP="00DA5C75">
      <w:pPr>
        <w:pStyle w:val="ListParagraph"/>
        <w:numPr>
          <w:ilvl w:val="0"/>
          <w:numId w:val="15"/>
        </w:numPr>
        <w:spacing w:line="360" w:lineRule="auto"/>
        <w:jc w:val="both"/>
      </w:pPr>
      <w:r w:rsidRPr="000B6790">
        <w:t>It provides users with more control over the browser.</w:t>
      </w:r>
    </w:p>
    <w:p w14:paraId="4B9C63A2" w14:textId="5AB27EED" w:rsidR="00D97070" w:rsidRPr="000B6790" w:rsidRDefault="00245F9F" w:rsidP="00DA5C75">
      <w:pPr>
        <w:pStyle w:val="ListParagraph"/>
        <w:numPr>
          <w:ilvl w:val="0"/>
          <w:numId w:val="15"/>
        </w:numPr>
        <w:spacing w:line="360" w:lineRule="auto"/>
        <w:jc w:val="both"/>
      </w:pPr>
      <w:r w:rsidRPr="000B6790">
        <w:t>It controls</w:t>
      </w:r>
      <w:r w:rsidR="00D97070" w:rsidRPr="000B6790">
        <w:t xml:space="preserve"> date</w:t>
      </w:r>
      <w:r w:rsidRPr="000B6790">
        <w:t xml:space="preserve"> </w:t>
      </w:r>
      <w:r w:rsidR="00D97070" w:rsidRPr="000B6790">
        <w:t>and time</w:t>
      </w:r>
      <w:r w:rsidRPr="000B6790">
        <w:t>, i</w:t>
      </w:r>
      <w:r w:rsidR="00D97070" w:rsidRPr="000B6790">
        <w:t>t does this by detecting the user's browser and operating system.</w:t>
      </w:r>
    </w:p>
    <w:p w14:paraId="69B8C639" w14:textId="0CBC2B95" w:rsidR="00D97070" w:rsidRPr="000B6790" w:rsidRDefault="00D97070" w:rsidP="00DA5C75">
      <w:pPr>
        <w:pStyle w:val="ListParagraph"/>
        <w:numPr>
          <w:ilvl w:val="0"/>
          <w:numId w:val="15"/>
        </w:numPr>
        <w:spacing w:line="360" w:lineRule="auto"/>
        <w:jc w:val="both"/>
      </w:pPr>
      <w:r w:rsidRPr="000B6790">
        <w:t>It is very light in weight.</w:t>
      </w:r>
    </w:p>
    <w:p w14:paraId="45B899B8" w14:textId="72EB27C4"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interpreter-based.</w:t>
      </w:r>
    </w:p>
    <w:p w14:paraId="26396E75" w14:textId="2F0557C6"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has a case-sensitive syntax.</w:t>
      </w:r>
    </w:p>
    <w:p w14:paraId="6E11F248" w14:textId="04A6B84D"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ncludes predefined objects</w:t>
      </w:r>
      <w:r w:rsidRPr="000B6790">
        <w:t xml:space="preserve"> that can be used at any point with a JavaScript file.</w:t>
      </w:r>
    </w:p>
    <w:p w14:paraId="34B57C95" w14:textId="0E404AE7" w:rsidR="00D97070" w:rsidRPr="000B6790" w:rsidRDefault="00D97070" w:rsidP="00DA5C75">
      <w:pPr>
        <w:pStyle w:val="ListParagraph"/>
        <w:numPr>
          <w:ilvl w:val="0"/>
          <w:numId w:val="15"/>
        </w:numPr>
        <w:spacing w:line="360" w:lineRule="auto"/>
        <w:jc w:val="both"/>
      </w:pPr>
      <w:r w:rsidRPr="000B6790">
        <w:t xml:space="preserve">In </w:t>
      </w:r>
      <w:r w:rsidR="00245F9F" w:rsidRPr="000B6790">
        <w:t>JavaScript</w:t>
      </w:r>
      <w:r w:rsidRPr="000B6790">
        <w:t>, each statement must be ended with a semicolon (;).</w:t>
      </w:r>
    </w:p>
    <w:p w14:paraId="12D14F59" w14:textId="0A92BBAA" w:rsidR="00D97070" w:rsidRPr="000B6790" w:rsidRDefault="00D97070" w:rsidP="00DA5C75">
      <w:pPr>
        <w:pStyle w:val="ListParagraph"/>
        <w:numPr>
          <w:ilvl w:val="0"/>
          <w:numId w:val="15"/>
        </w:numPr>
        <w:spacing w:line="360" w:lineRule="auto"/>
        <w:jc w:val="both"/>
      </w:pPr>
      <w:r w:rsidRPr="000B6790">
        <w:t xml:space="preserve">The grammar of </w:t>
      </w:r>
      <w:proofErr w:type="gramStart"/>
      <w:r w:rsidRPr="000B6790">
        <w:t>the majority of</w:t>
      </w:r>
      <w:proofErr w:type="gramEnd"/>
      <w:r w:rsidRPr="000B6790">
        <w:t xml:space="preserve"> </w:t>
      </w:r>
      <w:r w:rsidR="00245F9F" w:rsidRPr="000B6790">
        <w:t>JavaScript</w:t>
      </w:r>
      <w:r w:rsidRPr="000B6790">
        <w:t xml:space="preserve"> control statements is identical to the syntax of control statements in the C language.</w:t>
      </w:r>
    </w:p>
    <w:p w14:paraId="79984AFC" w14:textId="431B6EFA" w:rsidR="00EB23AD" w:rsidRPr="000B6790" w:rsidRDefault="00D97070" w:rsidP="00DA5C75">
      <w:pPr>
        <w:pStyle w:val="ListParagraph"/>
        <w:numPr>
          <w:ilvl w:val="0"/>
          <w:numId w:val="15"/>
        </w:numPr>
        <w:spacing w:line="360" w:lineRule="auto"/>
        <w:jc w:val="both"/>
      </w:pPr>
      <w:r w:rsidRPr="000B6790">
        <w:t xml:space="preserve">The ability to define new functions inside scripts is a critical feature of </w:t>
      </w:r>
      <w:r w:rsidR="00245F9F" w:rsidRPr="000B6790">
        <w:t>JavaScript</w:t>
      </w:r>
      <w:r w:rsidRPr="000B6790">
        <w:t xml:space="preserve">. In </w:t>
      </w:r>
      <w:r w:rsidR="00245F9F" w:rsidRPr="000B6790">
        <w:t>JavaScript</w:t>
      </w:r>
      <w:r w:rsidRPr="000B6790">
        <w:t>, the function keyword is used to declare a function.</w:t>
      </w:r>
    </w:p>
    <w:p w14:paraId="265260D0" w14:textId="2B7BBADD" w:rsidR="00EB23AD" w:rsidRPr="000B6790" w:rsidRDefault="001866C1" w:rsidP="00DA5C75">
      <w:pPr>
        <w:pStyle w:val="Heading3"/>
        <w:jc w:val="both"/>
      </w:pPr>
      <w:bookmarkStart w:id="56" w:name="_Toc77891804"/>
      <w:r w:rsidRPr="000B6790">
        <w:t>HYPER TEXT MARK-UP LANGUAGE (HTML)</w:t>
      </w:r>
      <w:bookmarkEnd w:id="56"/>
    </w:p>
    <w:p w14:paraId="44BC7D9C" w14:textId="353957BD" w:rsidR="001866C1" w:rsidRPr="000B6790" w:rsidRDefault="00D732D7" w:rsidP="00DA5C75">
      <w:pPr>
        <w:jc w:val="both"/>
      </w:pPr>
      <w:r w:rsidRPr="000B6790">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w:t>
      </w:r>
      <w:proofErr w:type="spellStart"/>
      <w:r w:rsidRPr="000B6790">
        <w:t>know</w:t>
      </w:r>
      <w:proofErr w:type="spellEnd"/>
      <w:r w:rsidRPr="000B6790">
        <w:t xml:space="preserve"> as a Web page. Web pages usually contain hypertext links that allow related pages to be fetche</w:t>
      </w:r>
      <w:r w:rsidR="00565399" w:rsidRPr="000B6790">
        <w:t>d</w:t>
      </w:r>
      <w:r w:rsidRPr="000B6790">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Pr="000B6790" w:rsidRDefault="00D732D7" w:rsidP="00DA5C75">
      <w:pPr>
        <w:pStyle w:val="Heading3"/>
        <w:jc w:val="both"/>
      </w:pPr>
      <w:bookmarkStart w:id="57" w:name="_Toc77891805"/>
      <w:r w:rsidRPr="000B6790">
        <w:t>CASCADING STYLE SHEET</w:t>
      </w:r>
      <w:r w:rsidR="00AE42C7" w:rsidRPr="000B6790">
        <w:t>(CSS)</w:t>
      </w:r>
      <w:bookmarkEnd w:id="57"/>
    </w:p>
    <w:p w14:paraId="4887DAB5" w14:textId="0D58724A" w:rsidR="00D732D7" w:rsidRPr="000B6790" w:rsidRDefault="00D732D7" w:rsidP="00DA5C75">
      <w:pPr>
        <w:jc w:val="both"/>
      </w:pPr>
      <w:r w:rsidRPr="000B6790">
        <w:t>Cascading style sheet commonly known as CSS, is a style sheet language used for describing the presentation of a document written in HTM</w:t>
      </w:r>
      <w:r w:rsidR="00463411" w:rsidRPr="000B6790">
        <w:t xml:space="preserve"> </w:t>
      </w:r>
      <w:r w:rsidRPr="000B6790">
        <w:t>or any other markup language. It allocates the style of a HTML manuscript and determines how HTML elements will be presente</w:t>
      </w:r>
      <w:r w:rsidR="00346206" w:rsidRPr="000B6790">
        <w:t>d. CSS contains both rules and properties by which a software engineer m</w:t>
      </w:r>
      <w:r w:rsidR="00463411" w:rsidRPr="000B6790">
        <w:t>u</w:t>
      </w:r>
      <w:r w:rsidR="00346206" w:rsidRPr="000B6790">
        <w:t xml:space="preserve">st follow in order to achieve the desired </w:t>
      </w:r>
      <w:r w:rsidR="00346206" w:rsidRPr="000B6790">
        <w:lastRenderedPageBreak/>
        <w:t>result. It can either be put directly into a HTML document or through another file with a .</w:t>
      </w:r>
      <w:proofErr w:type="spellStart"/>
      <w:r w:rsidR="00346206" w:rsidRPr="000B6790">
        <w:t>css</w:t>
      </w:r>
      <w:proofErr w:type="spellEnd"/>
      <w:r w:rsidR="00346206" w:rsidRPr="000B6790">
        <w:t xml:space="preserve"> extension.</w:t>
      </w:r>
    </w:p>
    <w:p w14:paraId="152544FF" w14:textId="031478DF" w:rsidR="00AE0E5F" w:rsidRPr="000B6790" w:rsidRDefault="00DB1F49" w:rsidP="00DA5C75">
      <w:pPr>
        <w:pStyle w:val="Heading3"/>
        <w:jc w:val="both"/>
      </w:pPr>
      <w:bookmarkStart w:id="58" w:name="_Toc77891806"/>
      <w:r w:rsidRPr="000B6790">
        <w:t>REACT</w:t>
      </w:r>
      <w:r w:rsidR="00E43581" w:rsidRPr="000B6790">
        <w:t xml:space="preserve"> </w:t>
      </w:r>
      <w:r w:rsidRPr="000B6790">
        <w:t>JS</w:t>
      </w:r>
      <w:bookmarkEnd w:id="58"/>
    </w:p>
    <w:p w14:paraId="44F5A288" w14:textId="0572A1D6" w:rsidR="00AE0E5F" w:rsidRPr="000B6790" w:rsidRDefault="00AE0E5F" w:rsidP="00DA5C75">
      <w:pPr>
        <w:jc w:val="both"/>
      </w:pPr>
      <w:r w:rsidRPr="000B6790">
        <w:t xml:space="preserve">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 </w:t>
      </w:r>
      <w:r w:rsidR="009D0A08" w:rsidRPr="000B6790">
        <w:t>Being well-known for its ability to create dynamic and highly responsive user interfaces, React</w:t>
      </w:r>
      <w:r w:rsidR="0080474D" w:rsidRPr="000B6790">
        <w:t>JS</w:t>
      </w:r>
      <w:r w:rsidR="009D0A08" w:rsidRPr="000B6790">
        <w:t>’s component-based design makes it an extremely effective option for building quick and scalable front-end solutions for online web and mobile apps.</w:t>
      </w:r>
    </w:p>
    <w:p w14:paraId="40784E25" w14:textId="366351BA" w:rsidR="00AE0E5F" w:rsidRPr="000B6790" w:rsidRDefault="00AE0E5F" w:rsidP="00DA5C75">
      <w:pPr>
        <w:jc w:val="both"/>
      </w:pPr>
      <w:r w:rsidRPr="000B6790">
        <w:t xml:space="preserve">The following are some features of </w:t>
      </w:r>
      <w:r w:rsidR="00DB1F49" w:rsidRPr="000B6790">
        <w:t>ReactJS</w:t>
      </w:r>
      <w:r w:rsidRPr="000B6790">
        <w:t>:</w:t>
      </w:r>
    </w:p>
    <w:p w14:paraId="5853EA24" w14:textId="6EE383EF" w:rsidR="009D0A08" w:rsidRPr="000B6790" w:rsidRDefault="009D0A08" w:rsidP="00DA5C75">
      <w:pPr>
        <w:pStyle w:val="ListParagraph"/>
        <w:numPr>
          <w:ilvl w:val="0"/>
          <w:numId w:val="24"/>
        </w:numPr>
        <w:spacing w:line="360" w:lineRule="auto"/>
        <w:jc w:val="both"/>
      </w:pPr>
      <w:r w:rsidRPr="000B6790">
        <w:rPr>
          <w:b/>
          <w:bCs/>
        </w:rPr>
        <w:t>Document Object Model</w:t>
      </w:r>
      <w:r w:rsidRPr="000B6790">
        <w:t xml:space="preserve">: The virtual DOM is a critical feature that enables rapid and flexible application development with </w:t>
      </w:r>
      <w:r w:rsidR="00FD5E0C" w:rsidRPr="000B6790">
        <w:t>ReactJS</w:t>
      </w:r>
      <w:r w:rsidRPr="000B6790">
        <w:t xml:space="preserve">. </w:t>
      </w:r>
      <w:proofErr w:type="spellStart"/>
      <w:r w:rsidRPr="000B6790">
        <w:t>React's</w:t>
      </w:r>
      <w:proofErr w:type="spellEnd"/>
      <w:r w:rsidRPr="000B6790">
        <w:t xml:space="preserve"> memory reconciliation technique allows the virtual memory-based replication of a web page. A virtual DOM is therefore the representation of an original DOM. The virtual DOM re-renders the complete user interface with each change to the web application. Only the components that have changed are updated in a virtual DOM representation, not the whole set of components. As a result, </w:t>
      </w:r>
      <w:r w:rsidR="00FD5E0C" w:rsidRPr="000B6790">
        <w:t>ReactJS</w:t>
      </w:r>
      <w:r w:rsidRPr="000B6790">
        <w:t xml:space="preserve"> accelerates and costs-effectively develops mobile apps.</w:t>
      </w:r>
    </w:p>
    <w:p w14:paraId="28508BCB" w14:textId="2AD918CD" w:rsidR="009D0A08" w:rsidRPr="000B6790" w:rsidRDefault="009D0A08" w:rsidP="00DA5C75">
      <w:pPr>
        <w:pStyle w:val="ListParagraph"/>
        <w:numPr>
          <w:ilvl w:val="0"/>
          <w:numId w:val="24"/>
        </w:numPr>
        <w:spacing w:line="360" w:lineRule="auto"/>
        <w:jc w:val="both"/>
      </w:pPr>
      <w:r w:rsidRPr="000B6790">
        <w:rPr>
          <w:b/>
          <w:bCs/>
        </w:rPr>
        <w:t>JSX:</w:t>
      </w:r>
      <w:r w:rsidRPr="000B6790">
        <w:t xml:space="preserve"> JavaScript XML is referred to as JSX. It is a markup language somewhat </w:t>
      </w:r>
      <w:proofErr w:type="gramStart"/>
      <w:r w:rsidRPr="000B6790">
        <w:t>similar to</w:t>
      </w:r>
      <w:proofErr w:type="gramEnd"/>
      <w:r w:rsidRPr="000B6790">
        <w:t xml:space="preserve"> HTML that is used to define the look of an application's graphical user interface (GUI). JSX is one of </w:t>
      </w:r>
      <w:r w:rsidR="00FD5E0C" w:rsidRPr="000B6790">
        <w:t>ReactJS</w:t>
      </w:r>
      <w:r w:rsidRPr="000B6790">
        <w:t xml:space="preserve">' most powerful capabilities. It effectively translates the syntax used by developers to build React components into the HTML that will be injected into the web page. This simplifies and automates the process of developing </w:t>
      </w:r>
      <w:r w:rsidR="00FD5E0C" w:rsidRPr="000B6790">
        <w:t>ReactJS</w:t>
      </w:r>
      <w:r w:rsidRPr="000B6790">
        <w:t>'s building blocks for developers, providing them with a straightforward way out.</w:t>
      </w:r>
    </w:p>
    <w:p w14:paraId="074DEC41" w14:textId="5126BE18" w:rsidR="009D0A08" w:rsidRPr="000B6790" w:rsidRDefault="009D0A08" w:rsidP="00DA5C75">
      <w:pPr>
        <w:pStyle w:val="ListParagraph"/>
        <w:numPr>
          <w:ilvl w:val="0"/>
          <w:numId w:val="24"/>
        </w:numPr>
        <w:spacing w:line="360" w:lineRule="auto"/>
        <w:jc w:val="both"/>
      </w:pPr>
      <w:r w:rsidRPr="000B6790">
        <w:rPr>
          <w:b/>
          <w:bCs/>
        </w:rPr>
        <w:t>Data binding using a one-way street:</w:t>
      </w:r>
      <w:r w:rsidRPr="000B6790">
        <w:t xml:space="preserve"> One of the most compelling reasons to choose </w:t>
      </w:r>
      <w:r w:rsidR="00FD5E0C" w:rsidRPr="000B6790">
        <w:t>ReactJS</w:t>
      </w:r>
      <w:r w:rsidRPr="000B6790">
        <w:t xml:space="preserve"> for your next project is its one-way data flow. </w:t>
      </w:r>
      <w:r w:rsidR="00FD5E0C" w:rsidRPr="000B6790">
        <w:t>ReactJS</w:t>
      </w:r>
      <w:r w:rsidRPr="000B6790">
        <w:t xml:space="preserve"> is a one-way data flow framework. That is, developers are unable to directly modify any component. They must make modifications to the components via the callback function. One-way data binding is the term for this procedure. </w:t>
      </w:r>
      <w:r w:rsidR="00FD5E0C" w:rsidRPr="000B6790">
        <w:t>ReactJS</w:t>
      </w:r>
      <w:r w:rsidRPr="000B6790">
        <w:t xml:space="preserve"> controls data flow from a single point through Flux, a JavaScript application architecture. A unidirectional data flow enables developers using </w:t>
      </w:r>
      <w:r w:rsidR="00FD5E0C" w:rsidRPr="000B6790">
        <w:lastRenderedPageBreak/>
        <w:t>ReactJS</w:t>
      </w:r>
      <w:r w:rsidRPr="000B6790">
        <w:t xml:space="preserve"> to have more control over their online or mobile application. This increases the adaptability and efficiency of the application.</w:t>
      </w:r>
    </w:p>
    <w:p w14:paraId="777B6B1C" w14:textId="7F38500D" w:rsidR="009D0A08" w:rsidRPr="000B6790" w:rsidRDefault="009D0A08" w:rsidP="00DA5C75">
      <w:pPr>
        <w:pStyle w:val="ListParagraph"/>
        <w:numPr>
          <w:ilvl w:val="0"/>
          <w:numId w:val="24"/>
        </w:numPr>
        <w:spacing w:line="360" w:lineRule="auto"/>
        <w:jc w:val="both"/>
      </w:pPr>
      <w:r w:rsidRPr="000B6790">
        <w:rPr>
          <w:b/>
          <w:bCs/>
        </w:rPr>
        <w:t>Intuitive user interfaces that are declarative:</w:t>
      </w:r>
      <w:r w:rsidRPr="000B6790">
        <w:t xml:space="preserve"> As previously said, </w:t>
      </w:r>
      <w:r w:rsidR="00FD5E0C" w:rsidRPr="000B6790">
        <w:t>ReactJS</w:t>
      </w:r>
      <w:r w:rsidRPr="000B6790">
        <w:t xml:space="preserve"> is the most effective framework for developing engaging and dynamic user interfaces for mobile and online apps. </w:t>
      </w:r>
      <w:r w:rsidR="00FD5E0C" w:rsidRPr="000B6790">
        <w:t>ReactJS</w:t>
      </w:r>
      <w:r w:rsidRPr="000B6790">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Pr="000B6790" w:rsidRDefault="009D0A08" w:rsidP="00DA5C75">
      <w:pPr>
        <w:pStyle w:val="ListParagraph"/>
        <w:numPr>
          <w:ilvl w:val="0"/>
          <w:numId w:val="24"/>
        </w:numPr>
        <w:spacing w:line="360" w:lineRule="auto"/>
        <w:jc w:val="both"/>
      </w:pPr>
      <w:r w:rsidRPr="000B6790">
        <w:rPr>
          <w:b/>
          <w:bCs/>
        </w:rPr>
        <w:t>Architecture deriving from components:</w:t>
      </w:r>
      <w:r w:rsidRPr="000B6790">
        <w:t xml:space="preserve"> </w:t>
      </w:r>
      <w:r w:rsidR="00FD5E0C" w:rsidRPr="000B6790">
        <w:t>ReactJS</w:t>
      </w:r>
      <w:r w:rsidRPr="000B6790">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rsidRPr="000B6790">
        <w:t>ReactJS</w:t>
      </w:r>
      <w:r w:rsidRPr="000B6790">
        <w:t xml:space="preserve"> developers to transfer data across components without modifying the DOM.</w:t>
      </w:r>
      <w:r w:rsidR="003F6E44" w:rsidRPr="000B6790">
        <w:t xml:space="preserve"> </w:t>
      </w:r>
      <w:r w:rsidR="00FD5E0C" w:rsidRPr="000B6790">
        <w:t>ReactJS</w:t>
      </w:r>
      <w:r w:rsidRPr="000B6790">
        <w:t>'s components are critical for defining how apps interact and look.</w:t>
      </w:r>
    </w:p>
    <w:p w14:paraId="5269C81E" w14:textId="72AA2D88" w:rsidR="00FD5E0C" w:rsidRPr="000B6790" w:rsidRDefault="00FD5E0C" w:rsidP="00DA5C75">
      <w:pPr>
        <w:jc w:val="both"/>
      </w:pPr>
      <w:r w:rsidRPr="000B6790">
        <w:t>The following are some benefits of using ReactJS:</w:t>
      </w:r>
    </w:p>
    <w:p w14:paraId="712E31DC" w14:textId="2F9C23B0" w:rsidR="00FD5E0C" w:rsidRPr="000B6790" w:rsidRDefault="00FD5E0C" w:rsidP="00DA5C75">
      <w:pPr>
        <w:pStyle w:val="ListParagraph"/>
        <w:numPr>
          <w:ilvl w:val="0"/>
          <w:numId w:val="29"/>
        </w:numPr>
        <w:spacing w:line="360" w:lineRule="auto"/>
        <w:jc w:val="both"/>
      </w:pPr>
      <w:r w:rsidRPr="000B6790">
        <w:rPr>
          <w:b/>
          <w:bCs/>
        </w:rPr>
        <w:t xml:space="preserve">Effectiveness and speed: </w:t>
      </w:r>
      <w:r w:rsidR="003F6E44" w:rsidRPr="000B6790">
        <w:t>React is used for</w:t>
      </w:r>
      <w:r w:rsidRPr="000B6790">
        <w:t xml:space="preserve"> its efficiency and quickness. ReactJS enables developers to use both client-side and server-side components of their applications.</w:t>
      </w:r>
      <w:r w:rsidRPr="000B6790">
        <w:rPr>
          <w:b/>
          <w:bCs/>
        </w:rPr>
        <w:t xml:space="preserve"> </w:t>
      </w:r>
      <w:r w:rsidRPr="000B6790">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Pr="000B6790" w:rsidRDefault="00FD5E0C" w:rsidP="00DA5C75">
      <w:pPr>
        <w:pStyle w:val="ListParagraph"/>
        <w:numPr>
          <w:ilvl w:val="0"/>
          <w:numId w:val="29"/>
        </w:numPr>
        <w:spacing w:line="360" w:lineRule="auto"/>
        <w:jc w:val="both"/>
      </w:pPr>
      <w:r w:rsidRPr="000B6790">
        <w:rPr>
          <w:b/>
          <w:bCs/>
        </w:rPr>
        <w:t xml:space="preserve">Flexibility: </w:t>
      </w:r>
      <w:r w:rsidRPr="000B6790">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Pr="000B6790" w:rsidRDefault="00FD5E0C" w:rsidP="00DA5C75">
      <w:pPr>
        <w:pStyle w:val="ListParagraph"/>
        <w:numPr>
          <w:ilvl w:val="0"/>
          <w:numId w:val="29"/>
        </w:numPr>
        <w:spacing w:line="360" w:lineRule="auto"/>
        <w:jc w:val="both"/>
      </w:pPr>
      <w:r w:rsidRPr="000B6790">
        <w:rPr>
          <w:b/>
          <w:bCs/>
        </w:rPr>
        <w:t xml:space="preserve">Performance: </w:t>
      </w:r>
      <w:r w:rsidRPr="000B6790">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0B6790" w:rsidRDefault="00FD5E0C" w:rsidP="00DA5C75">
      <w:pPr>
        <w:pStyle w:val="ListParagraph"/>
        <w:numPr>
          <w:ilvl w:val="0"/>
          <w:numId w:val="29"/>
        </w:numPr>
        <w:spacing w:line="360" w:lineRule="auto"/>
        <w:jc w:val="both"/>
      </w:pPr>
      <w:r w:rsidRPr="000B6790">
        <w:rPr>
          <w:b/>
          <w:bCs/>
        </w:rPr>
        <w:t xml:space="preserve">Not difficult to master: </w:t>
      </w:r>
      <w:r w:rsidRPr="000B6790">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Pr="000B6790" w:rsidRDefault="00FD5E0C" w:rsidP="00DA5C75">
      <w:pPr>
        <w:pStyle w:val="ListParagraph"/>
        <w:numPr>
          <w:ilvl w:val="0"/>
          <w:numId w:val="29"/>
        </w:numPr>
        <w:spacing w:line="360" w:lineRule="auto"/>
        <w:jc w:val="both"/>
      </w:pPr>
      <w:r w:rsidRPr="000B6790">
        <w:rPr>
          <w:b/>
          <w:bCs/>
        </w:rPr>
        <w:lastRenderedPageBreak/>
        <w:t>Development of mobile applications using ReactJS:</w:t>
      </w:r>
      <w:r w:rsidRPr="000B6790">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0B6790" w:rsidRDefault="00FD5E0C" w:rsidP="00DA5C75">
      <w:pPr>
        <w:pStyle w:val="ListParagraph"/>
        <w:numPr>
          <w:ilvl w:val="0"/>
          <w:numId w:val="29"/>
        </w:numPr>
        <w:spacing w:line="360" w:lineRule="auto"/>
        <w:jc w:val="both"/>
        <w:rPr>
          <w:b/>
          <w:bCs/>
        </w:rPr>
      </w:pPr>
      <w:r w:rsidRPr="000B6790">
        <w:rPr>
          <w:b/>
          <w:bCs/>
        </w:rPr>
        <w:t xml:space="preserve">SEO: </w:t>
      </w:r>
      <w:r w:rsidRPr="000B6790">
        <w:t xml:space="preserve">A website's visibility in the online market is highly dependent on Search Engine Optimization (SEO). Backend rendering substantially lowers the load time of </w:t>
      </w:r>
      <w:r w:rsidR="00DB1F49" w:rsidRPr="000B6790">
        <w:t>ReactJS</w:t>
      </w:r>
      <w:r w:rsidRPr="000B6790">
        <w:t xml:space="preserve"> websites, which makes them more search engine optimized.</w:t>
      </w:r>
      <w:r w:rsidR="004702F0" w:rsidRPr="000B6790">
        <w:t xml:space="preserve"> </w:t>
      </w:r>
      <w:r w:rsidRPr="000B6790">
        <w:t>Additionally, the advantages of high performance and speed boost the overall performance and SEO functioning.</w:t>
      </w:r>
    </w:p>
    <w:p w14:paraId="481C8349" w14:textId="27A1FB30" w:rsidR="00FD5E0C" w:rsidRPr="000B6790" w:rsidRDefault="00FD5E0C" w:rsidP="00DA5C75">
      <w:pPr>
        <w:pStyle w:val="ListParagraph"/>
        <w:numPr>
          <w:ilvl w:val="0"/>
          <w:numId w:val="29"/>
        </w:numPr>
        <w:spacing w:line="360" w:lineRule="auto"/>
        <w:jc w:val="both"/>
      </w:pPr>
      <w:r w:rsidRPr="000B6790">
        <w:rPr>
          <w:b/>
          <w:bCs/>
        </w:rPr>
        <w:t xml:space="preserve">Toolset abundant: </w:t>
      </w:r>
      <w:r w:rsidRPr="000B6790">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0B6790" w:rsidRDefault="00FD5E0C" w:rsidP="00DA5C75">
      <w:pPr>
        <w:pStyle w:val="ListParagraph"/>
        <w:numPr>
          <w:ilvl w:val="0"/>
          <w:numId w:val="29"/>
        </w:numPr>
        <w:spacing w:line="360" w:lineRule="auto"/>
        <w:jc w:val="both"/>
      </w:pPr>
      <w:r w:rsidRPr="000B6790">
        <w:rPr>
          <w:b/>
          <w:bCs/>
        </w:rPr>
        <w:t>Support from the community</w:t>
      </w:r>
      <w:r w:rsidR="004702F0" w:rsidRPr="000B6790">
        <w:rPr>
          <w:b/>
          <w:bCs/>
        </w:rPr>
        <w:t xml:space="preserve">: </w:t>
      </w:r>
      <w:r w:rsidRPr="000B6790">
        <w:t>One of the reasons you should choose ReactJS for your next project is because of its huge ecosystem. ReactJS has been supported by Facebook since its debut.</w:t>
      </w:r>
      <w:r w:rsidR="004702F0" w:rsidRPr="000B6790">
        <w:rPr>
          <w:b/>
          <w:bCs/>
        </w:rPr>
        <w:t xml:space="preserve"> </w:t>
      </w:r>
      <w:r w:rsidRPr="000B6790">
        <w:t>Apart from that, the library is constantly updated by over 1,000 volunteer contributors. Additionally, a variety of specialists provide free articles and videos to the ReactJS community, which strengthens it.</w:t>
      </w:r>
      <w:r w:rsidR="004702F0" w:rsidRPr="000B6790">
        <w:t xml:space="preserve"> </w:t>
      </w:r>
      <w:r w:rsidRPr="000B6790">
        <w:t>React is a dependable and up-to-date technology due to the community's and corporate's strong backing.</w:t>
      </w:r>
    </w:p>
    <w:p w14:paraId="15A004D1" w14:textId="53864B38" w:rsidR="001D47D5" w:rsidRPr="000B6790" w:rsidRDefault="001D47D5" w:rsidP="00DA5C75">
      <w:pPr>
        <w:pStyle w:val="Heading2"/>
        <w:jc w:val="both"/>
      </w:pPr>
      <w:bookmarkStart w:id="59" w:name="_Toc77382025"/>
      <w:bookmarkStart w:id="60" w:name="_Toc77891807"/>
      <w:r w:rsidRPr="000B6790">
        <w:t>SERVER-SIDE TECHNOLOGIES</w:t>
      </w:r>
      <w:bookmarkEnd w:id="59"/>
      <w:bookmarkEnd w:id="60"/>
    </w:p>
    <w:p w14:paraId="6200923C" w14:textId="61E9CCD6" w:rsidR="00245F9F" w:rsidRPr="000B6790" w:rsidRDefault="00751829" w:rsidP="00DA5C75">
      <w:pPr>
        <w:pStyle w:val="Heading3"/>
        <w:jc w:val="both"/>
      </w:pPr>
      <w:bookmarkStart w:id="61" w:name="_Toc77891808"/>
      <w:r w:rsidRPr="000B6790">
        <w:t>FIREBASE</w:t>
      </w:r>
      <w:bookmarkEnd w:id="61"/>
    </w:p>
    <w:p w14:paraId="61641750" w14:textId="521636B5" w:rsidR="00751829" w:rsidRPr="000B6790" w:rsidRDefault="00751829" w:rsidP="00DA5C75">
      <w:pPr>
        <w:jc w:val="both"/>
      </w:pPr>
      <w:r w:rsidRPr="000B6790">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Pr="000B6790" w:rsidRDefault="00BC3318" w:rsidP="00DA5C75">
      <w:pPr>
        <w:jc w:val="both"/>
      </w:pPr>
      <w:r w:rsidRPr="000B6790">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Pr="000B6790" w:rsidRDefault="002B5151" w:rsidP="00DA5C75">
      <w:pPr>
        <w:jc w:val="both"/>
      </w:pPr>
      <w:r w:rsidRPr="000B6790">
        <w:t>Firebase console</w:t>
      </w:r>
    </w:p>
    <w:p w14:paraId="733573B7" w14:textId="77777777" w:rsidR="002B5151" w:rsidRPr="000B6790" w:rsidRDefault="002B5151" w:rsidP="00DA5C75">
      <w:pPr>
        <w:jc w:val="both"/>
      </w:pPr>
    </w:p>
    <w:p w14:paraId="562AECB6" w14:textId="451C87B9" w:rsidR="00314DB4" w:rsidRPr="000B6790" w:rsidRDefault="00314DB4" w:rsidP="00DA5C75">
      <w:pPr>
        <w:jc w:val="both"/>
      </w:pPr>
      <w:r w:rsidRPr="000B6790">
        <w:t xml:space="preserve">Firebase is a real-time database, file storage, provides user authentication services, and it can be used to host services for static files and data, the </w:t>
      </w:r>
      <w:r w:rsidR="00D12D50" w:rsidRPr="000B6790">
        <w:t>figure</w:t>
      </w:r>
      <w:r w:rsidR="009E4C9E" w:rsidRPr="000B6790">
        <w:t>s</w:t>
      </w:r>
      <w:r w:rsidRPr="000B6790">
        <w:t xml:space="preserve"> below show a complete firebase suite.</w:t>
      </w:r>
    </w:p>
    <w:p w14:paraId="51AF3DBD" w14:textId="5B05BC13" w:rsidR="00FA5220" w:rsidRPr="000B6790" w:rsidRDefault="00FA5220" w:rsidP="00DA5C75">
      <w:pPr>
        <w:jc w:val="both"/>
      </w:pPr>
      <w:r w:rsidRPr="000B6790">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Pr="000B6790" w:rsidRDefault="00AD3F41" w:rsidP="00DA5C75">
      <w:pPr>
        <w:jc w:val="both"/>
      </w:pPr>
      <w:r w:rsidRPr="000B6790">
        <w:t>Build Suite</w:t>
      </w:r>
    </w:p>
    <w:p w14:paraId="6B95831F" w14:textId="55AB5FDB" w:rsidR="00FA5220" w:rsidRPr="000B6790" w:rsidRDefault="00AD3F41" w:rsidP="00DA5C75">
      <w:pPr>
        <w:jc w:val="both"/>
      </w:pPr>
      <w:r w:rsidRPr="000B6790">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Pr="000B6790" w:rsidRDefault="00AD3F41" w:rsidP="00DA5C75">
      <w:pPr>
        <w:jc w:val="both"/>
      </w:pPr>
      <w:r w:rsidRPr="000B6790">
        <w:t>Engage Suite</w:t>
      </w:r>
    </w:p>
    <w:p w14:paraId="16CD5318" w14:textId="77777777" w:rsidR="00441BDA" w:rsidRPr="000B6790" w:rsidRDefault="00441BDA" w:rsidP="00DA5C75">
      <w:pPr>
        <w:jc w:val="both"/>
      </w:pPr>
    </w:p>
    <w:p w14:paraId="0322F0C2" w14:textId="77777777" w:rsidR="00B84D34" w:rsidRPr="000B6790" w:rsidRDefault="00215EBF" w:rsidP="00DA5C75">
      <w:pPr>
        <w:jc w:val="both"/>
        <w:rPr>
          <w:color w:val="000000"/>
        </w:rPr>
      </w:pPr>
      <w:r w:rsidRPr="000B6790">
        <w:t xml:space="preserve">Traditionally, most databases require making HTTP calls to get and synchronize data to gadgets, and they only give data only when queried for it. An app associated with </w:t>
      </w:r>
      <w:r w:rsidRPr="000B6790">
        <w:rPr>
          <w:color w:val="000000"/>
        </w:rPr>
        <w:t xml:space="preserve">firebase is not interfacing through normal HTTP, but instead, it is interfacing through a WebSocket. </w:t>
      </w:r>
      <w:proofErr w:type="spellStart"/>
      <w:r w:rsidRPr="000B6790">
        <w:rPr>
          <w:color w:val="000000"/>
        </w:rPr>
        <w:t>WebSockets</w:t>
      </w:r>
      <w:proofErr w:type="spellEnd"/>
      <w:r w:rsidRPr="000B6790">
        <w:rPr>
          <w:color w:val="000000"/>
        </w:rPr>
        <w:t xml:space="preserve"> offer a persistent connection between a client and server that the two players can use to exchange data whenever in real-time. The client sets up a</w:t>
      </w:r>
      <w:r w:rsidR="001D5F9B" w:rsidRPr="000B6790">
        <w:t xml:space="preserve"> </w:t>
      </w:r>
      <w:r w:rsidRPr="000B6790">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0B6790">
        <w:rPr>
          <w:color w:val="000000"/>
        </w:rPr>
        <w:t>WebSockets</w:t>
      </w:r>
      <w:proofErr w:type="spellEnd"/>
      <w:r w:rsidRPr="000B6790">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Pr="000B6790" w:rsidRDefault="00B84D34" w:rsidP="00DA5C75">
      <w:pPr>
        <w:jc w:val="both"/>
        <w:rPr>
          <w:color w:val="000000"/>
        </w:rPr>
      </w:pPr>
    </w:p>
    <w:p w14:paraId="397DB12B" w14:textId="77777777" w:rsidR="00B84D34" w:rsidRPr="000B6790" w:rsidRDefault="00B84D34" w:rsidP="00DA5C75">
      <w:pPr>
        <w:jc w:val="both"/>
        <w:rPr>
          <w:color w:val="000000"/>
        </w:rPr>
      </w:pPr>
    </w:p>
    <w:p w14:paraId="4A5DF289" w14:textId="77777777" w:rsidR="00B84D34" w:rsidRPr="000B6790" w:rsidRDefault="00B84D34" w:rsidP="00DA5C75">
      <w:pPr>
        <w:jc w:val="both"/>
        <w:rPr>
          <w:color w:val="000000"/>
        </w:rPr>
      </w:pPr>
    </w:p>
    <w:p w14:paraId="1CC65582" w14:textId="26028967" w:rsidR="00215EBF" w:rsidRPr="000B6790" w:rsidRDefault="00215EBF" w:rsidP="00DA5C75">
      <w:pPr>
        <w:jc w:val="both"/>
        <w:rPr>
          <w:rFonts w:ascii="Calibri" w:hAnsi="Calibri" w:cs="Calibri"/>
          <w:color w:val="000000"/>
        </w:rPr>
      </w:pPr>
      <w:r w:rsidRPr="000B6790">
        <w:rPr>
          <w:color w:val="000000"/>
        </w:rPr>
        <w:lastRenderedPageBreak/>
        <w:t xml:space="preserve">The </w:t>
      </w:r>
      <w:r w:rsidR="001D5F9B" w:rsidRPr="000B6790">
        <w:t>Figure</w:t>
      </w:r>
      <w:r w:rsidRPr="000B6790">
        <w:rPr>
          <w:color w:val="000000"/>
        </w:rPr>
        <w:t xml:space="preserve"> below shows a graphical explanation</w:t>
      </w:r>
      <w:r w:rsidR="001D5F9B" w:rsidRPr="000B6790">
        <w:t>.</w:t>
      </w:r>
    </w:p>
    <w:p w14:paraId="2BB3F0C3" w14:textId="619F7108" w:rsidR="00215EBF" w:rsidRPr="000B6790" w:rsidRDefault="00215EBF" w:rsidP="00DA5C75">
      <w:pPr>
        <w:jc w:val="both"/>
      </w:pPr>
      <w:r w:rsidRPr="000B6790">
        <w:rPr>
          <w:noProof/>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Pr="000B6790" w:rsidRDefault="003750E4" w:rsidP="00DA5C75">
      <w:pPr>
        <w:jc w:val="both"/>
      </w:pPr>
    </w:p>
    <w:p w14:paraId="5CF61D35" w14:textId="34B5E060" w:rsidR="00D1342A" w:rsidRPr="000B6790" w:rsidRDefault="001D5F9B" w:rsidP="00DA5C75">
      <w:pPr>
        <w:jc w:val="both"/>
      </w:pPr>
      <w:r w:rsidRPr="000B6790">
        <w:t>One of the advantages of Firebase application is that it remains responsive even when offline because the Firebase Realtime Database SDK stores data to disk. Once connectivity is restored, the client device receives any changes it missed, synchroni</w:t>
      </w:r>
      <w:r w:rsidR="00C96418" w:rsidRPr="000B6790">
        <w:t>z</w:t>
      </w:r>
      <w:r w:rsidRPr="000B6790">
        <w:t xml:space="preserve">ing it with the current database server state. </w:t>
      </w:r>
    </w:p>
    <w:p w14:paraId="51724B6C" w14:textId="3FBF0FE1" w:rsidR="001D5F9B" w:rsidRPr="000B6790" w:rsidRDefault="001D5F9B" w:rsidP="00DA5C75">
      <w:pPr>
        <w:jc w:val="both"/>
      </w:pPr>
      <w:r w:rsidRPr="000B6790">
        <w:t>For the implementation of this project, Firebase would be used for the following:</w:t>
      </w:r>
    </w:p>
    <w:p w14:paraId="28C44348" w14:textId="57EE8A2D" w:rsidR="001D5F9B" w:rsidRPr="000B6790" w:rsidRDefault="001D5F9B" w:rsidP="00DA5C75">
      <w:pPr>
        <w:pStyle w:val="ListParagraph"/>
        <w:numPr>
          <w:ilvl w:val="0"/>
          <w:numId w:val="16"/>
        </w:numPr>
        <w:spacing w:line="360" w:lineRule="auto"/>
        <w:jc w:val="both"/>
      </w:pPr>
      <w:r w:rsidRPr="000B6790">
        <w:rPr>
          <w:b/>
          <w:bCs/>
        </w:rPr>
        <w:t>Authentication</w:t>
      </w:r>
      <w:r w:rsidR="00D1342A" w:rsidRPr="000B6790">
        <w:rPr>
          <w:b/>
          <w:bCs/>
        </w:rPr>
        <w:t xml:space="preserve">: </w:t>
      </w:r>
      <w:r w:rsidR="00D1342A" w:rsidRPr="000B6790">
        <w:t>This is controls operations like user sign-up and user sign-in.</w:t>
      </w:r>
    </w:p>
    <w:p w14:paraId="0C55DADB" w14:textId="2761EDB5" w:rsidR="001D5F9B" w:rsidRPr="000B6790" w:rsidRDefault="00D1342A" w:rsidP="00DA5C75">
      <w:pPr>
        <w:pStyle w:val="ListParagraph"/>
        <w:numPr>
          <w:ilvl w:val="0"/>
          <w:numId w:val="16"/>
        </w:numPr>
        <w:spacing w:line="360" w:lineRule="auto"/>
        <w:jc w:val="both"/>
      </w:pPr>
      <w:r w:rsidRPr="000B6790">
        <w:rPr>
          <w:b/>
          <w:bCs/>
        </w:rPr>
        <w:t>Data Storage</w:t>
      </w:r>
      <w:r w:rsidR="001D5F9B" w:rsidRPr="000B6790">
        <w:rPr>
          <w:b/>
          <w:bCs/>
        </w:rPr>
        <w:t>:</w:t>
      </w:r>
      <w:r w:rsidR="001D5F9B" w:rsidRPr="000B6790">
        <w:t xml:space="preserve"> </w:t>
      </w:r>
      <w:r w:rsidRPr="000B6790">
        <w:t xml:space="preserve">With the use of firebase’s cloud fire store service, changes within the database of the system can be rendered on the frontend in real-time. Cloud </w:t>
      </w:r>
      <w:proofErr w:type="spellStart"/>
      <w:r w:rsidRPr="000B6790">
        <w:t>firestore</w:t>
      </w:r>
      <w:proofErr w:type="spellEnd"/>
      <w:r w:rsidRPr="000B6790">
        <w:t xml:space="preserve"> is a </w:t>
      </w:r>
      <w:r w:rsidR="001D5F9B" w:rsidRPr="000B6790">
        <w:t xml:space="preserve">NoSQL database. </w:t>
      </w:r>
    </w:p>
    <w:p w14:paraId="72E9137D" w14:textId="3EAC4CF2" w:rsidR="00D1342A" w:rsidRPr="000B6790" w:rsidRDefault="00D1342A" w:rsidP="00DA5C75">
      <w:pPr>
        <w:pStyle w:val="ListParagraph"/>
        <w:numPr>
          <w:ilvl w:val="0"/>
          <w:numId w:val="16"/>
        </w:numPr>
        <w:spacing w:line="360" w:lineRule="auto"/>
        <w:jc w:val="both"/>
      </w:pPr>
      <w:r w:rsidRPr="000B6790">
        <w:rPr>
          <w:b/>
          <w:bCs/>
        </w:rPr>
        <w:t>Media File Storage:</w:t>
      </w:r>
      <w:r w:rsidRPr="000B6790">
        <w:t xml:space="preserve"> This uses firebase’s storage to store audio files sent from the mobile application.</w:t>
      </w:r>
    </w:p>
    <w:p w14:paraId="7310AE5C" w14:textId="4A82FB63" w:rsidR="00417B52" w:rsidRPr="000B6790" w:rsidRDefault="00417B52" w:rsidP="00DA5C75">
      <w:pPr>
        <w:ind w:left="360"/>
        <w:jc w:val="both"/>
      </w:pPr>
      <w:r w:rsidRPr="000B6790">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0B6790" w:rsidRDefault="00417B52" w:rsidP="00DA5C75">
      <w:pPr>
        <w:jc w:val="both"/>
      </w:pPr>
      <w:r w:rsidRPr="000B6790">
        <w:tab/>
      </w:r>
      <w:proofErr w:type="spellStart"/>
      <w:r w:rsidRPr="000B6790">
        <w:t>FlowChart</w:t>
      </w:r>
      <w:proofErr w:type="spellEnd"/>
      <w:r w:rsidRPr="000B6790">
        <w:t xml:space="preserve"> for cloud </w:t>
      </w:r>
      <w:proofErr w:type="spellStart"/>
      <w:r w:rsidRPr="000B6790">
        <w:t>Firestore</w:t>
      </w:r>
      <w:proofErr w:type="spellEnd"/>
    </w:p>
    <w:p w14:paraId="55DEC81D" w14:textId="5EAFDBB9" w:rsidR="001D47D5" w:rsidRPr="000B6790" w:rsidRDefault="001D47D5" w:rsidP="00DA5C75">
      <w:pPr>
        <w:jc w:val="both"/>
      </w:pPr>
    </w:p>
    <w:p w14:paraId="1B8D2439" w14:textId="4826A448" w:rsidR="001D47D5" w:rsidRPr="000B6790" w:rsidRDefault="001D47D5" w:rsidP="00DA5C75">
      <w:pPr>
        <w:pStyle w:val="Heading2"/>
        <w:jc w:val="both"/>
      </w:pPr>
      <w:bookmarkStart w:id="62" w:name="_Toc77382026"/>
      <w:bookmarkStart w:id="63" w:name="_Toc77891809"/>
      <w:r w:rsidRPr="000B6790">
        <w:t>MACHINE LEARNING TECHNOLOGIES</w:t>
      </w:r>
      <w:bookmarkEnd w:id="62"/>
      <w:bookmarkEnd w:id="63"/>
    </w:p>
    <w:p w14:paraId="0D79293D" w14:textId="519EBAAE" w:rsidR="009A6757" w:rsidRPr="000B6790" w:rsidRDefault="009A6757" w:rsidP="00DA5C75">
      <w:pPr>
        <w:pStyle w:val="Heading3"/>
        <w:jc w:val="both"/>
      </w:pPr>
      <w:bookmarkStart w:id="64" w:name="_Toc77891810"/>
      <w:r w:rsidRPr="000B6790">
        <w:t>PYTHON</w:t>
      </w:r>
      <w:bookmarkEnd w:id="64"/>
    </w:p>
    <w:p w14:paraId="46E6A8E6" w14:textId="6C65C28E" w:rsidR="009A6757" w:rsidRPr="000B6790" w:rsidRDefault="009A6757" w:rsidP="00DA5C75">
      <w:pPr>
        <w:adjustRightInd w:val="0"/>
        <w:snapToGrid w:val="0"/>
        <w:jc w:val="both"/>
        <w:rPr>
          <w:rFonts w:eastAsia="Times New Roman"/>
        </w:rPr>
      </w:pPr>
      <w:r w:rsidRPr="000B6790">
        <w:rPr>
          <w:rFonts w:eastAsia="Times New Roman"/>
        </w:rPr>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Variables</w:t>
      </w:r>
    </w:p>
    <w:p w14:paraId="4C35633A"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Functions</w:t>
      </w:r>
    </w:p>
    <w:p w14:paraId="372C940B" w14:textId="48F19E19"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Programs</w:t>
      </w:r>
    </w:p>
    <w:p w14:paraId="784B140D" w14:textId="77777777" w:rsidR="00331114" w:rsidRPr="000B6790" w:rsidRDefault="00331114" w:rsidP="00DA5C75">
      <w:pPr>
        <w:adjustRightInd w:val="0"/>
        <w:snapToGrid w:val="0"/>
        <w:spacing w:after="0"/>
        <w:ind w:left="720"/>
        <w:jc w:val="both"/>
        <w:rPr>
          <w:rFonts w:eastAsia="Times New Roman"/>
        </w:rPr>
      </w:pPr>
    </w:p>
    <w:p w14:paraId="44383A05" w14:textId="77777777" w:rsidR="009A6757" w:rsidRPr="000B6790" w:rsidRDefault="009A6757" w:rsidP="00DA5C75">
      <w:pPr>
        <w:jc w:val="both"/>
      </w:pPr>
      <w:r w:rsidRPr="000B6790">
        <w:t>Python is a very popular programming language used by developers. It has the following advantages, which makes it desirable:</w:t>
      </w:r>
    </w:p>
    <w:p w14:paraId="3C16AB5B" w14:textId="77777777" w:rsidR="009A6757" w:rsidRPr="000B6790" w:rsidRDefault="009A6757" w:rsidP="00DA5C75">
      <w:pPr>
        <w:pStyle w:val="ListParagraph"/>
        <w:numPr>
          <w:ilvl w:val="0"/>
          <w:numId w:val="18"/>
        </w:numPr>
        <w:spacing w:after="0" w:line="360" w:lineRule="auto"/>
        <w:jc w:val="both"/>
      </w:pPr>
      <w:r w:rsidRPr="000B6790">
        <w:lastRenderedPageBreak/>
        <w:t>Its several libraries meet user’s specific need.</w:t>
      </w:r>
    </w:p>
    <w:p w14:paraId="4CB89E38" w14:textId="25FEB9AD" w:rsidR="009A6757" w:rsidRPr="000B6790" w:rsidRDefault="009A6757" w:rsidP="00DA5C75">
      <w:pPr>
        <w:pStyle w:val="ListParagraph"/>
        <w:numPr>
          <w:ilvl w:val="0"/>
          <w:numId w:val="18"/>
        </w:numPr>
        <w:spacing w:after="0" w:line="360" w:lineRule="auto"/>
        <w:jc w:val="both"/>
      </w:pPr>
      <w:r w:rsidRPr="000B6790">
        <w:t>It can use shorter lengths of code.</w:t>
      </w:r>
    </w:p>
    <w:p w14:paraId="619AB437" w14:textId="77777777" w:rsidR="009A6757" w:rsidRPr="000B6790" w:rsidRDefault="009A6757" w:rsidP="00DA5C75">
      <w:pPr>
        <w:pStyle w:val="ListParagraph"/>
        <w:numPr>
          <w:ilvl w:val="0"/>
          <w:numId w:val="18"/>
        </w:numPr>
        <w:spacing w:after="0" w:line="360" w:lineRule="auto"/>
        <w:jc w:val="both"/>
      </w:pPr>
      <w:r w:rsidRPr="000B6790">
        <w:t>It has a vast ecosystem when compared to other programming languages; these include frameworks and libraries.</w:t>
      </w:r>
    </w:p>
    <w:p w14:paraId="07009513" w14:textId="3880377B" w:rsidR="009A6757" w:rsidRPr="000B6790" w:rsidRDefault="009A6757" w:rsidP="00DA5C75">
      <w:pPr>
        <w:pStyle w:val="ListParagraph"/>
        <w:numPr>
          <w:ilvl w:val="0"/>
          <w:numId w:val="18"/>
        </w:numPr>
        <w:spacing w:after="0" w:line="360" w:lineRule="auto"/>
        <w:jc w:val="both"/>
      </w:pPr>
      <w:r w:rsidRPr="000B6790">
        <w:t>It is cross-platform.</w:t>
      </w:r>
    </w:p>
    <w:p w14:paraId="3C63AD61" w14:textId="77777777" w:rsidR="009A6757" w:rsidRPr="000B6790" w:rsidRDefault="009A6757" w:rsidP="00DA5C75">
      <w:pPr>
        <w:pStyle w:val="ListParagraph"/>
        <w:numPr>
          <w:ilvl w:val="0"/>
          <w:numId w:val="18"/>
        </w:numPr>
        <w:spacing w:after="0" w:line="360" w:lineRule="auto"/>
        <w:jc w:val="both"/>
      </w:pPr>
      <w:r w:rsidRPr="000B6790">
        <w:t>It does not have issues with memory management.</w:t>
      </w:r>
    </w:p>
    <w:p w14:paraId="17774B09" w14:textId="15552791" w:rsidR="009A6757" w:rsidRPr="000B6790" w:rsidRDefault="009A6757" w:rsidP="00DA5C75">
      <w:pPr>
        <w:pStyle w:val="ListParagraph"/>
        <w:numPr>
          <w:ilvl w:val="0"/>
          <w:numId w:val="18"/>
        </w:numPr>
        <w:spacing w:after="0" w:line="360" w:lineRule="auto"/>
        <w:jc w:val="both"/>
      </w:pPr>
      <w:r w:rsidRPr="000B6790">
        <w:t>It is open-source and beginner-friendly.</w:t>
      </w:r>
    </w:p>
    <w:p w14:paraId="7EDB97F4" w14:textId="77777777" w:rsidR="00331114" w:rsidRPr="000B6790" w:rsidRDefault="00331114" w:rsidP="00DA5C75">
      <w:pPr>
        <w:spacing w:after="0"/>
        <w:jc w:val="both"/>
      </w:pPr>
    </w:p>
    <w:p w14:paraId="5686667E" w14:textId="03209DDF" w:rsidR="009A6757" w:rsidRPr="000B6790" w:rsidRDefault="009A6757" w:rsidP="00DA5C75">
      <w:pPr>
        <w:jc w:val="both"/>
      </w:pPr>
      <w:r w:rsidRPr="000B6790">
        <w:t xml:space="preserve"> Python programming language has the following features</w:t>
      </w:r>
      <w:r w:rsidR="00331114" w:rsidRPr="000B6790">
        <w:t>:</w:t>
      </w:r>
    </w:p>
    <w:p w14:paraId="7D16E1E3"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is concise and easy to use.</w:t>
      </w:r>
    </w:p>
    <w:p w14:paraId="71E4B3CD"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makes use of modules, which are pieces of code that can be imported to another program.</w:t>
      </w:r>
    </w:p>
    <w:p w14:paraId="6DD2C6DE"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has a straightforward approach to object-oriented programming.</w:t>
      </w:r>
    </w:p>
    <w:p w14:paraId="4A24152E" w14:textId="75FF57E9" w:rsidR="009A6757" w:rsidRPr="000B6790" w:rsidRDefault="009A6757" w:rsidP="00DA5C75">
      <w:pPr>
        <w:pStyle w:val="ListParagraph"/>
        <w:numPr>
          <w:ilvl w:val="0"/>
          <w:numId w:val="19"/>
        </w:numPr>
        <w:spacing w:after="0" w:line="360" w:lineRule="auto"/>
        <w:jc w:val="both"/>
      </w:pPr>
      <w:r w:rsidRPr="000B6790">
        <w:rPr>
          <w:rFonts w:eastAsia="Times New Roman"/>
        </w:rPr>
        <w:t>It has a lot of built-in data types.</w:t>
      </w:r>
    </w:p>
    <w:p w14:paraId="59028281" w14:textId="4382A97F" w:rsidR="00D732D7" w:rsidRPr="000B6790" w:rsidRDefault="00931AB1" w:rsidP="00DA5C75">
      <w:pPr>
        <w:pStyle w:val="ListParagraph"/>
        <w:numPr>
          <w:ilvl w:val="0"/>
          <w:numId w:val="19"/>
        </w:numPr>
        <w:spacing w:after="0" w:line="360" w:lineRule="auto"/>
        <w:jc w:val="both"/>
      </w:pPr>
      <w:r w:rsidRPr="000B6790">
        <w:rPr>
          <w:rFonts w:eastAsia="Times New Roman"/>
        </w:rPr>
        <w:t>It can be used in conjunction with other programming languages. For example, C and C++.</w:t>
      </w:r>
    </w:p>
    <w:p w14:paraId="7ACC0E76" w14:textId="77777777" w:rsidR="00D732D7" w:rsidRPr="000B6790" w:rsidRDefault="00D732D7" w:rsidP="00DA5C75">
      <w:pPr>
        <w:pStyle w:val="ListParagraph"/>
        <w:spacing w:after="0" w:line="360" w:lineRule="auto"/>
        <w:ind w:left="1080"/>
        <w:jc w:val="both"/>
      </w:pPr>
    </w:p>
    <w:p w14:paraId="516C90F5" w14:textId="7AB16720" w:rsidR="009A6757" w:rsidRPr="000B6790" w:rsidRDefault="001A2B7C" w:rsidP="00DA5C75">
      <w:pPr>
        <w:pStyle w:val="Heading3"/>
        <w:jc w:val="both"/>
      </w:pPr>
      <w:bookmarkStart w:id="65" w:name="_Toc77891811"/>
      <w:r w:rsidRPr="000B6790">
        <w:t>TENSORFLOW</w:t>
      </w:r>
      <w:bookmarkEnd w:id="65"/>
    </w:p>
    <w:p w14:paraId="2A59584E" w14:textId="7EDF61A3" w:rsidR="00173A6A" w:rsidRPr="000B6790" w:rsidRDefault="001A2B7C" w:rsidP="00DA5C75">
      <w:pPr>
        <w:jc w:val="both"/>
      </w:pPr>
      <w:r w:rsidRPr="000B6790">
        <w:t>TensorFlow is a python library that allows you train machine learning models using python.</w:t>
      </w:r>
      <w:r w:rsidR="00173A6A" w:rsidRPr="000B6790">
        <w:t xml:space="preserve"> </w:t>
      </w:r>
    </w:p>
    <w:p w14:paraId="5AB193CA" w14:textId="3E16B442" w:rsidR="00173A6A" w:rsidRPr="000B6790" w:rsidRDefault="00173A6A" w:rsidP="00DA5C75">
      <w:pPr>
        <w:jc w:val="both"/>
      </w:pPr>
      <w:r w:rsidRPr="000B6790">
        <w:t>TensorFlow is a free and open-source software library for machine learning. It can be used across a range of tasks but has a particular focus on training and inference of deep neural networks. Tensor</w:t>
      </w:r>
      <w:r w:rsidR="00673997" w:rsidRPr="000B6790">
        <w:t>F</w:t>
      </w:r>
      <w:r w:rsidRPr="000B6790">
        <w:t>low is a library for symbolic mathematics that is built on the dataflow and differentiable programming paradigms. It is utilized by Google for both research and manufacturing.</w:t>
      </w:r>
    </w:p>
    <w:p w14:paraId="7DA02779" w14:textId="14A13A29" w:rsidR="00E1777C" w:rsidRPr="000B6790" w:rsidRDefault="008E2DEC" w:rsidP="00DA5C75">
      <w:pPr>
        <w:pStyle w:val="Heading2"/>
        <w:jc w:val="both"/>
      </w:pPr>
      <w:bookmarkStart w:id="66" w:name="_Toc77891812"/>
      <w:r w:rsidRPr="000B6790">
        <w:t>PROJECT REQUIREMENTS</w:t>
      </w:r>
      <w:bookmarkEnd w:id="66"/>
    </w:p>
    <w:p w14:paraId="0840FA1C" w14:textId="423A6FE2" w:rsidR="008E2DEC" w:rsidRPr="000B6790" w:rsidRDefault="008E2DEC" w:rsidP="00DA5C75">
      <w:pPr>
        <w:jc w:val="both"/>
      </w:pPr>
      <w:r w:rsidRPr="000B6790">
        <w:t>Here</w:t>
      </w:r>
      <w:r w:rsidR="00471E06" w:rsidRPr="000B6790">
        <w:t>,</w:t>
      </w:r>
      <w:r w:rsidRPr="000B6790">
        <w:t xml:space="preserve"> the details about the functional and quality requirements of the system are stated. It contains an explanation of </w:t>
      </w:r>
      <w:r w:rsidR="00134177" w:rsidRPr="000B6790">
        <w:t>how the system works</w:t>
      </w:r>
      <w:r w:rsidRPr="000B6790">
        <w:t>. It also gives a description of the users, software, and a description of the UIs contained in the application</w:t>
      </w:r>
      <w:r w:rsidR="00471E06" w:rsidRPr="000B6790">
        <w:t>.</w:t>
      </w:r>
    </w:p>
    <w:p w14:paraId="25EB183A" w14:textId="31A0E198" w:rsidR="00134177" w:rsidRPr="000B6790" w:rsidRDefault="00902C91" w:rsidP="00DA5C75">
      <w:pPr>
        <w:pStyle w:val="Heading3"/>
        <w:jc w:val="both"/>
      </w:pPr>
      <w:bookmarkStart w:id="67" w:name="_Toc77891813"/>
      <w:r w:rsidRPr="000B6790">
        <w:lastRenderedPageBreak/>
        <w:t>USER INTERFACES</w:t>
      </w:r>
      <w:bookmarkEnd w:id="67"/>
    </w:p>
    <w:p w14:paraId="01DE474B" w14:textId="5AA83C0C" w:rsidR="00B16754" w:rsidRPr="000B6790" w:rsidRDefault="00902C91" w:rsidP="00DA5C75">
      <w:pPr>
        <w:jc w:val="both"/>
      </w:pPr>
      <w:r w:rsidRPr="000B6790">
        <w:t xml:space="preserve">A new user of the mobile application would see a login page upon opening the application. If the user is not registered, the user would be required to do so from the </w:t>
      </w:r>
      <w:r w:rsidR="00C61314" w:rsidRPr="000B6790">
        <w:t>register</w:t>
      </w:r>
      <w:r w:rsidRPr="000B6790">
        <w:t xml:space="preserve"> page</w:t>
      </w:r>
      <w:r w:rsidR="00C61314" w:rsidRPr="000B6790">
        <w:t>.</w:t>
      </w:r>
    </w:p>
    <w:p w14:paraId="71BC8ABD" w14:textId="195F8E2E" w:rsidR="00C61314" w:rsidRPr="000B6790" w:rsidRDefault="00C61314" w:rsidP="00DA5C75">
      <w:pPr>
        <w:jc w:val="both"/>
      </w:pPr>
      <w:r w:rsidRPr="000B6790">
        <w:t>During the user</w:t>
      </w:r>
      <w:r w:rsidR="00902C91" w:rsidRPr="000B6790">
        <w:t xml:space="preserve"> registration</w:t>
      </w:r>
      <w:r w:rsidRPr="000B6790">
        <w:t xml:space="preserve"> process</w:t>
      </w:r>
      <w:r w:rsidR="00902C91" w:rsidRPr="000B6790">
        <w:t xml:space="preserve">, the </w:t>
      </w:r>
      <w:r w:rsidRPr="000B6790">
        <w:t>permission of a user is automatically assigned to him. The following data fields will be required from each user:</w:t>
      </w:r>
    </w:p>
    <w:p w14:paraId="1135A960" w14:textId="172CAD52" w:rsidR="00C61314" w:rsidRPr="000B6790" w:rsidRDefault="00C61314" w:rsidP="00DA5C75">
      <w:pPr>
        <w:pStyle w:val="ListParagraph"/>
        <w:numPr>
          <w:ilvl w:val="0"/>
          <w:numId w:val="20"/>
        </w:numPr>
        <w:spacing w:line="360" w:lineRule="auto"/>
        <w:jc w:val="both"/>
      </w:pPr>
      <w:r w:rsidRPr="000B6790">
        <w:t>First Name</w:t>
      </w:r>
    </w:p>
    <w:p w14:paraId="2801F37D" w14:textId="5B6FFE0B" w:rsidR="00C61314" w:rsidRPr="000B6790" w:rsidRDefault="00C61314" w:rsidP="00DA5C75">
      <w:pPr>
        <w:pStyle w:val="ListParagraph"/>
        <w:numPr>
          <w:ilvl w:val="0"/>
          <w:numId w:val="20"/>
        </w:numPr>
        <w:spacing w:line="360" w:lineRule="auto"/>
        <w:jc w:val="both"/>
      </w:pPr>
      <w:r w:rsidRPr="000B6790">
        <w:t>Last Name</w:t>
      </w:r>
    </w:p>
    <w:p w14:paraId="7271DEB5" w14:textId="1E141764" w:rsidR="00C61314" w:rsidRPr="000B6790" w:rsidRDefault="00C61314" w:rsidP="00DA5C75">
      <w:pPr>
        <w:pStyle w:val="ListParagraph"/>
        <w:numPr>
          <w:ilvl w:val="0"/>
          <w:numId w:val="20"/>
        </w:numPr>
        <w:spacing w:line="360" w:lineRule="auto"/>
        <w:jc w:val="both"/>
      </w:pPr>
      <w:r w:rsidRPr="000B6790">
        <w:t>Gender</w:t>
      </w:r>
    </w:p>
    <w:p w14:paraId="03D210CD" w14:textId="2957B551" w:rsidR="00C61314" w:rsidRPr="000B6790" w:rsidRDefault="00C61314" w:rsidP="00DA5C75">
      <w:pPr>
        <w:pStyle w:val="ListParagraph"/>
        <w:numPr>
          <w:ilvl w:val="0"/>
          <w:numId w:val="20"/>
        </w:numPr>
        <w:spacing w:line="360" w:lineRule="auto"/>
        <w:jc w:val="both"/>
      </w:pPr>
      <w:r w:rsidRPr="000B6790">
        <w:t xml:space="preserve">Age </w:t>
      </w:r>
    </w:p>
    <w:p w14:paraId="06E22AFC" w14:textId="4ECEF92C" w:rsidR="00C61314" w:rsidRPr="000B6790" w:rsidRDefault="00C61314" w:rsidP="00DA5C75">
      <w:pPr>
        <w:pStyle w:val="ListParagraph"/>
        <w:numPr>
          <w:ilvl w:val="0"/>
          <w:numId w:val="20"/>
        </w:numPr>
        <w:spacing w:line="360" w:lineRule="auto"/>
        <w:jc w:val="both"/>
      </w:pPr>
      <w:r w:rsidRPr="000B6790">
        <w:t>Email</w:t>
      </w:r>
    </w:p>
    <w:p w14:paraId="7539F090" w14:textId="3B005794" w:rsidR="00C61314" w:rsidRPr="000B6790" w:rsidRDefault="00C61314" w:rsidP="00DA5C75">
      <w:pPr>
        <w:pStyle w:val="ListParagraph"/>
        <w:numPr>
          <w:ilvl w:val="0"/>
          <w:numId w:val="20"/>
        </w:numPr>
        <w:spacing w:line="360" w:lineRule="auto"/>
        <w:jc w:val="both"/>
      </w:pPr>
      <w:r w:rsidRPr="000B6790">
        <w:t>Password</w:t>
      </w:r>
    </w:p>
    <w:p w14:paraId="3629B32B" w14:textId="603BABB1" w:rsidR="00902C91" w:rsidRPr="000B6790" w:rsidRDefault="00C61314" w:rsidP="00DA5C75">
      <w:pPr>
        <w:jc w:val="both"/>
      </w:pPr>
      <w:r w:rsidRPr="000B6790">
        <w:t xml:space="preserve">If a user fails to provide any of the required details, </w:t>
      </w:r>
      <w:r w:rsidR="00550F3B" w:rsidRPr="000B6790">
        <w:t>the</w:t>
      </w:r>
      <w:r w:rsidR="00184113" w:rsidRPr="000B6790">
        <w:t xml:space="preserve"> user would be prevented from proceeding to other parts of the</w:t>
      </w:r>
      <w:r w:rsidR="00550F3B" w:rsidRPr="000B6790">
        <w:t xml:space="preserve"> application</w:t>
      </w:r>
      <w:r w:rsidR="00184113" w:rsidRPr="000B6790">
        <w:t>.</w:t>
      </w:r>
    </w:p>
    <w:p w14:paraId="78CB3862" w14:textId="3713652E" w:rsidR="00902C91" w:rsidRPr="000B6790" w:rsidRDefault="00184113" w:rsidP="00DA5C75">
      <w:pPr>
        <w:jc w:val="both"/>
      </w:pPr>
      <w:r w:rsidRPr="000B6790">
        <w:t>When a user has complete</w:t>
      </w:r>
      <w:r w:rsidR="00F03782" w:rsidRPr="000B6790">
        <w:t>d</w:t>
      </w:r>
      <w:r w:rsidRPr="000B6790">
        <w:t xml:space="preserve"> the sig</w:t>
      </w:r>
      <w:r w:rsidR="00110939" w:rsidRPr="000B6790">
        <w:t>n-</w:t>
      </w:r>
      <w:r w:rsidRPr="000B6790">
        <w:t xml:space="preserve">up process, he is automatically redirected to the to record page. </w:t>
      </w:r>
      <w:r w:rsidR="001A2B7C" w:rsidRPr="000B6790">
        <w:t>Upon getting to the record page</w:t>
      </w:r>
      <w:r w:rsidRPr="000B6790">
        <w:t>, the application asks the user to grant it permission to make use of the user’s microphone</w:t>
      </w:r>
      <w:r w:rsidR="001A2B7C" w:rsidRPr="000B6790">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Pr="000B6790" w:rsidRDefault="00110939" w:rsidP="00DA5C75">
      <w:pPr>
        <w:jc w:val="both"/>
      </w:pPr>
      <w:r w:rsidRPr="000B6790">
        <w:t>The recordings a sent to a web application which is made for only administrators. The administrators would have access to all the users’ profiles as well as their individual recordings.</w:t>
      </w:r>
    </w:p>
    <w:p w14:paraId="10B73F5E" w14:textId="77777777" w:rsidR="006C15C0" w:rsidRPr="000B6790" w:rsidRDefault="00110939" w:rsidP="00DA5C75">
      <w:pPr>
        <w:jc w:val="both"/>
      </w:pPr>
      <w:r w:rsidRPr="000B6790">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Pr="000B6790" w:rsidRDefault="006C15C0" w:rsidP="00DA5C75">
      <w:pPr>
        <w:jc w:val="both"/>
      </w:pPr>
    </w:p>
    <w:p w14:paraId="5EC80C33" w14:textId="77777777" w:rsidR="006C15C0" w:rsidRPr="000B6790" w:rsidRDefault="006C15C0" w:rsidP="00DA5C75">
      <w:pPr>
        <w:jc w:val="both"/>
      </w:pPr>
    </w:p>
    <w:p w14:paraId="0D870A4E" w14:textId="77777777" w:rsidR="006C15C0" w:rsidRPr="000B6790" w:rsidRDefault="006C15C0" w:rsidP="00DA5C75">
      <w:pPr>
        <w:jc w:val="both"/>
      </w:pPr>
    </w:p>
    <w:p w14:paraId="519849F5" w14:textId="3B88E35C" w:rsidR="00110939" w:rsidRPr="000B6790" w:rsidRDefault="00110939" w:rsidP="00DA5C75">
      <w:pPr>
        <w:jc w:val="both"/>
      </w:pPr>
      <w:r w:rsidRPr="000B6790">
        <w:lastRenderedPageBreak/>
        <w:t>This activates the machine learning feature running on the server, so that a prediction on the nature of recording can be made. After a prediction is made, the system comes up with one three results:</w:t>
      </w:r>
    </w:p>
    <w:p w14:paraId="3B3744EB" w14:textId="0439E14D" w:rsidR="00110939" w:rsidRPr="000B6790" w:rsidRDefault="00110939" w:rsidP="00DA5C75">
      <w:pPr>
        <w:pStyle w:val="ListParagraph"/>
        <w:numPr>
          <w:ilvl w:val="0"/>
          <w:numId w:val="21"/>
        </w:numPr>
        <w:spacing w:line="360" w:lineRule="auto"/>
        <w:jc w:val="both"/>
        <w:rPr>
          <w:b/>
          <w:bCs/>
        </w:rPr>
      </w:pPr>
      <w:proofErr w:type="spellStart"/>
      <w:r w:rsidRPr="000B6790">
        <w:rPr>
          <w:b/>
          <w:bCs/>
        </w:rPr>
        <w:t>WazobiaFM</w:t>
      </w:r>
      <w:proofErr w:type="spellEnd"/>
    </w:p>
    <w:p w14:paraId="16DBDD9C" w14:textId="3C9D5440" w:rsidR="00110939" w:rsidRPr="000B6790" w:rsidRDefault="00110939" w:rsidP="00DA5C75">
      <w:pPr>
        <w:pStyle w:val="ListParagraph"/>
        <w:numPr>
          <w:ilvl w:val="0"/>
          <w:numId w:val="21"/>
        </w:numPr>
        <w:spacing w:line="360" w:lineRule="auto"/>
        <w:jc w:val="both"/>
        <w:rPr>
          <w:b/>
          <w:bCs/>
        </w:rPr>
      </w:pPr>
      <w:proofErr w:type="spellStart"/>
      <w:r w:rsidRPr="000B6790">
        <w:rPr>
          <w:b/>
          <w:bCs/>
        </w:rPr>
        <w:t>CityFM</w:t>
      </w:r>
      <w:proofErr w:type="spellEnd"/>
    </w:p>
    <w:p w14:paraId="7AB5E55A" w14:textId="3B850337" w:rsidR="00110939" w:rsidRPr="000B6790" w:rsidRDefault="00110939" w:rsidP="00DA5C75">
      <w:pPr>
        <w:pStyle w:val="ListParagraph"/>
        <w:numPr>
          <w:ilvl w:val="0"/>
          <w:numId w:val="21"/>
        </w:numPr>
        <w:spacing w:line="360" w:lineRule="auto"/>
        <w:jc w:val="both"/>
        <w:rPr>
          <w:b/>
          <w:bCs/>
        </w:rPr>
      </w:pPr>
      <w:proofErr w:type="spellStart"/>
      <w:r w:rsidRPr="000B6790">
        <w:rPr>
          <w:b/>
          <w:bCs/>
        </w:rPr>
        <w:t>HebronFM</w:t>
      </w:r>
      <w:proofErr w:type="spellEnd"/>
      <w:r w:rsidRPr="000B6790">
        <w:rPr>
          <w:b/>
          <w:bCs/>
        </w:rPr>
        <w:t xml:space="preserve"> </w:t>
      </w:r>
    </w:p>
    <w:p w14:paraId="78D93051" w14:textId="093A1F52" w:rsidR="00110939" w:rsidRPr="000B6790" w:rsidRDefault="00954575" w:rsidP="00DA5C75">
      <w:pPr>
        <w:jc w:val="both"/>
      </w:pPr>
      <w:r w:rsidRPr="000B6790">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Pr="000B6790" w:rsidRDefault="000B2D63" w:rsidP="00DA5C75">
      <w:pPr>
        <w:pStyle w:val="Heading3"/>
        <w:jc w:val="both"/>
      </w:pPr>
      <w:bookmarkStart w:id="68" w:name="_Toc77891814"/>
      <w:r w:rsidRPr="000B6790">
        <w:t>SOFTWARE INTERFACES</w:t>
      </w:r>
      <w:bookmarkEnd w:id="68"/>
    </w:p>
    <w:p w14:paraId="1E45BFCC" w14:textId="2D89D7DD" w:rsidR="003F58E2" w:rsidRPr="000B6790" w:rsidRDefault="003F58E2" w:rsidP="00DA5C75">
      <w:pPr>
        <w:jc w:val="both"/>
      </w:pPr>
      <w:r w:rsidRPr="000B6790">
        <w:t>The mobile and web application communicate with the same database to send and receive data from users.</w:t>
      </w:r>
    </w:p>
    <w:p w14:paraId="478C1B6A" w14:textId="1F4319CE" w:rsidR="004B2507" w:rsidRPr="000B6790" w:rsidRDefault="003F58E2" w:rsidP="00DA5C75">
      <w:pPr>
        <w:jc w:val="both"/>
      </w:pPr>
      <w:r w:rsidRPr="000B6790">
        <w:t xml:space="preserve">The </w:t>
      </w:r>
      <w:r w:rsidR="0065484F" w:rsidRPr="000B6790">
        <w:t>web application</w:t>
      </w:r>
      <w:r w:rsidRPr="000B6790">
        <w:t xml:space="preserve"> also </w:t>
      </w:r>
      <w:r w:rsidR="00CF44AD" w:rsidRPr="000B6790">
        <w:t>uses technologies to ensure that all updates on the server are updated on the client on real time.</w:t>
      </w:r>
    </w:p>
    <w:p w14:paraId="0728BBAB" w14:textId="4E850385" w:rsidR="00803F0C" w:rsidRPr="000B6790" w:rsidRDefault="00803F0C" w:rsidP="00DA5C75">
      <w:pPr>
        <w:pStyle w:val="Heading2"/>
        <w:jc w:val="both"/>
      </w:pPr>
      <w:bookmarkStart w:id="69" w:name="_Toc77891815"/>
      <w:r w:rsidRPr="000B6790">
        <w:t>IMPLEMENTATION</w:t>
      </w:r>
      <w:bookmarkEnd w:id="69"/>
    </w:p>
    <w:p w14:paraId="101DF045" w14:textId="0C13B842" w:rsidR="003409CC" w:rsidRPr="000B6790" w:rsidRDefault="00803F0C" w:rsidP="00DA5C75">
      <w:pPr>
        <w:jc w:val="both"/>
      </w:pPr>
      <w:r w:rsidRPr="000B6790">
        <w:t>The proposed system will consist of nine screens, out of which three are for the users’ mobile application and six are for the administrators. The following are the description of each screen:</w:t>
      </w:r>
    </w:p>
    <w:p w14:paraId="6B18547B" w14:textId="6C1A3952" w:rsidR="001C7A91" w:rsidRPr="000B6790" w:rsidRDefault="00803F0C" w:rsidP="00DA5C75">
      <w:pPr>
        <w:pStyle w:val="ListParagraph"/>
        <w:numPr>
          <w:ilvl w:val="0"/>
          <w:numId w:val="22"/>
        </w:numPr>
        <w:spacing w:line="360" w:lineRule="auto"/>
        <w:jc w:val="both"/>
      </w:pPr>
      <w:r w:rsidRPr="000B6790">
        <w:rPr>
          <w:b/>
          <w:bCs/>
        </w:rPr>
        <w:t>The</w:t>
      </w:r>
      <w:r w:rsidR="00521D37" w:rsidRPr="000B6790">
        <w:rPr>
          <w:b/>
          <w:bCs/>
        </w:rPr>
        <w:t xml:space="preserve"> </w:t>
      </w:r>
      <w:r w:rsidRPr="000B6790">
        <w:rPr>
          <w:b/>
          <w:bCs/>
        </w:rPr>
        <w:t>login screen for users:</w:t>
      </w:r>
      <w:r w:rsidRPr="000B6790">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7714B654" w14:textId="3BC9C81C" w:rsidR="00803F0C" w:rsidRPr="000B6790" w:rsidRDefault="00803F0C" w:rsidP="00DA5C75">
      <w:pPr>
        <w:pStyle w:val="Default"/>
        <w:numPr>
          <w:ilvl w:val="0"/>
          <w:numId w:val="22"/>
        </w:numPr>
        <w:spacing w:line="360" w:lineRule="auto"/>
        <w:jc w:val="both"/>
        <w:rPr>
          <w:b/>
          <w:bCs/>
        </w:rPr>
      </w:pPr>
      <w:r w:rsidRPr="000B6790">
        <w:rPr>
          <w:b/>
          <w:bCs/>
        </w:rPr>
        <w:t xml:space="preserve">The sign-up </w:t>
      </w:r>
      <w:r w:rsidR="007B3240" w:rsidRPr="000B6790">
        <w:rPr>
          <w:b/>
          <w:bCs/>
        </w:rPr>
        <w:t>screen</w:t>
      </w:r>
      <w:r w:rsidR="000104C4" w:rsidRPr="000B6790">
        <w:rPr>
          <w:b/>
          <w:bCs/>
        </w:rPr>
        <w:t xml:space="preserve"> for users</w:t>
      </w:r>
      <w:r w:rsidRPr="000B6790">
        <w:rPr>
          <w:b/>
          <w:bCs/>
        </w:rPr>
        <w:t xml:space="preserve">: </w:t>
      </w:r>
      <w:r w:rsidR="00521D37" w:rsidRPr="000B6790">
        <w:t>The sign up is a screen with a sign</w:t>
      </w:r>
      <w:r w:rsidR="00733FAC" w:rsidRPr="000B6790">
        <w:t>-</w:t>
      </w:r>
      <w:r w:rsidR="00521D37" w:rsidRPr="000B6790">
        <w:t>up form. The aim of the sign</w:t>
      </w:r>
      <w:r w:rsidR="00733FAC" w:rsidRPr="000B6790">
        <w:t>-</w:t>
      </w:r>
      <w:r w:rsidR="00521D37" w:rsidRPr="000B6790">
        <w:t xml:space="preserve">up pages is to </w:t>
      </w:r>
      <w:r w:rsidR="00733FAC" w:rsidRPr="000B6790">
        <w:t>gather</w:t>
      </w:r>
      <w:r w:rsidR="00521D37" w:rsidRPr="000B6790">
        <w:t xml:space="preserve"> data </w:t>
      </w:r>
      <w:r w:rsidR="00733FAC" w:rsidRPr="000B6790">
        <w:t xml:space="preserve">about the user that would be needed in assigning a permission to the user. The data is stored in cloud </w:t>
      </w:r>
      <w:proofErr w:type="spellStart"/>
      <w:r w:rsidR="00733FAC" w:rsidRPr="000B6790">
        <w:t>firestore</w:t>
      </w:r>
      <w:proofErr w:type="spellEnd"/>
      <w:r w:rsidR="00733FAC" w:rsidRPr="000B6790">
        <w:t xml:space="preserve"> database with the help of firebase auth as shown in the figure below.</w:t>
      </w:r>
      <w:r w:rsidR="00521D37" w:rsidRPr="000B6790">
        <w:t xml:space="preserve"> </w:t>
      </w:r>
    </w:p>
    <w:p w14:paraId="45C872B7" w14:textId="1DBD9891" w:rsidR="003409CC" w:rsidRPr="000B6790" w:rsidRDefault="003409CC" w:rsidP="00DA5C75">
      <w:pPr>
        <w:pStyle w:val="Default"/>
        <w:numPr>
          <w:ilvl w:val="0"/>
          <w:numId w:val="22"/>
        </w:numPr>
        <w:spacing w:line="360" w:lineRule="auto"/>
        <w:jc w:val="both"/>
        <w:rPr>
          <w:b/>
          <w:bCs/>
        </w:rPr>
      </w:pPr>
      <w:r w:rsidRPr="000B6790">
        <w:rPr>
          <w:b/>
          <w:bCs/>
        </w:rPr>
        <w:t xml:space="preserve">Splash screen for users: </w:t>
      </w:r>
      <w:r w:rsidR="00594745" w:rsidRPr="000B6790">
        <w:t>The splash screen is the first screen that users see. It mainly gives information about the application.</w:t>
      </w:r>
    </w:p>
    <w:p w14:paraId="2E16FC5C" w14:textId="0D537C0F" w:rsidR="007B3240" w:rsidRPr="000B6790" w:rsidRDefault="007B3240" w:rsidP="00DA5C75">
      <w:pPr>
        <w:pStyle w:val="Default"/>
        <w:numPr>
          <w:ilvl w:val="0"/>
          <w:numId w:val="22"/>
        </w:numPr>
        <w:spacing w:line="360" w:lineRule="auto"/>
        <w:jc w:val="both"/>
        <w:rPr>
          <w:b/>
          <w:bCs/>
        </w:rPr>
      </w:pPr>
      <w:r w:rsidRPr="000B6790">
        <w:rPr>
          <w:b/>
          <w:bCs/>
        </w:rPr>
        <w:lastRenderedPageBreak/>
        <w:t xml:space="preserve">The landing page for admins and visitors: </w:t>
      </w:r>
      <w:r w:rsidRPr="000B6790">
        <w:t>This is the first page of the web application. It contains information about the entire application (both web and mobile). It also contains links for administrators to sign in and use the system.</w:t>
      </w:r>
    </w:p>
    <w:p w14:paraId="56CAF8DB" w14:textId="3F21E8FB" w:rsidR="007B3240" w:rsidRPr="000B6790" w:rsidRDefault="007B3240" w:rsidP="00DA5C75">
      <w:pPr>
        <w:pStyle w:val="Default"/>
        <w:numPr>
          <w:ilvl w:val="0"/>
          <w:numId w:val="22"/>
        </w:numPr>
        <w:spacing w:line="360" w:lineRule="auto"/>
        <w:jc w:val="both"/>
        <w:rPr>
          <w:b/>
          <w:bCs/>
        </w:rPr>
      </w:pPr>
      <w:r w:rsidRPr="000B6790">
        <w:rPr>
          <w:b/>
          <w:bCs/>
        </w:rPr>
        <w:t xml:space="preserve">The Login page for admins: </w:t>
      </w:r>
      <w:r w:rsidRPr="000B6790">
        <w:t>This is very similar to the login page for users only that it runs on the web and allows only administrators to login.</w:t>
      </w:r>
    </w:p>
    <w:p w14:paraId="12F3C6E5" w14:textId="00F3D24A" w:rsidR="007B3240" w:rsidRPr="000B6790" w:rsidRDefault="007B3240" w:rsidP="00DA5C75">
      <w:pPr>
        <w:pStyle w:val="Default"/>
        <w:numPr>
          <w:ilvl w:val="0"/>
          <w:numId w:val="22"/>
        </w:numPr>
        <w:spacing w:line="360" w:lineRule="auto"/>
        <w:jc w:val="both"/>
        <w:rPr>
          <w:b/>
          <w:bCs/>
        </w:rPr>
      </w:pPr>
      <w:r w:rsidRPr="000B6790">
        <w:rPr>
          <w:b/>
          <w:bCs/>
        </w:rPr>
        <w:t xml:space="preserve">The Dashboard for admins: </w:t>
      </w:r>
      <w:r w:rsidRPr="000B6790">
        <w:t>This is the first page presented to administrators that have successfully logged in. It contains visual ana</w:t>
      </w:r>
      <w:r w:rsidR="0037183B" w:rsidRPr="000B6790">
        <w:t>lytics like graphs and charts that give a real time overview of what is happening in the system.</w:t>
      </w:r>
    </w:p>
    <w:p w14:paraId="24D70560" w14:textId="6F01D355" w:rsidR="0037183B" w:rsidRPr="000B6790" w:rsidRDefault="0037183B" w:rsidP="00DA5C75">
      <w:pPr>
        <w:pStyle w:val="Default"/>
        <w:numPr>
          <w:ilvl w:val="0"/>
          <w:numId w:val="22"/>
        </w:numPr>
        <w:spacing w:line="360" w:lineRule="auto"/>
        <w:jc w:val="both"/>
        <w:rPr>
          <w:b/>
          <w:bCs/>
        </w:rPr>
      </w:pPr>
      <w:r w:rsidRPr="000B6790">
        <w:rPr>
          <w:b/>
          <w:bCs/>
        </w:rPr>
        <w:t xml:space="preserve">The users page for admins: </w:t>
      </w:r>
      <w:r w:rsidRPr="000B6790">
        <w:t xml:space="preserve">This page displays allow the users that have signed up </w:t>
      </w:r>
      <w:proofErr w:type="spellStart"/>
      <w:r w:rsidRPr="000B6790">
        <w:t>ato</w:t>
      </w:r>
      <w:proofErr w:type="spellEnd"/>
      <w:r w:rsidRPr="000B6790">
        <w:t xml:space="preserve"> the platform.</w:t>
      </w:r>
    </w:p>
    <w:p w14:paraId="34154835" w14:textId="33F48D21" w:rsidR="0037183B" w:rsidRPr="000B6790" w:rsidRDefault="0037183B" w:rsidP="00DA5C75">
      <w:pPr>
        <w:pStyle w:val="Default"/>
        <w:numPr>
          <w:ilvl w:val="0"/>
          <w:numId w:val="22"/>
        </w:numPr>
        <w:spacing w:line="360" w:lineRule="auto"/>
        <w:jc w:val="both"/>
        <w:rPr>
          <w:b/>
          <w:bCs/>
        </w:rPr>
      </w:pPr>
      <w:r w:rsidRPr="000B6790">
        <w:rPr>
          <w:b/>
          <w:bCs/>
        </w:rPr>
        <w:t xml:space="preserve">The audio recordings page for admins: </w:t>
      </w:r>
      <w:r w:rsidRPr="000B6790">
        <w:t>This page contains the raw audio files that have been sent by the users.</w:t>
      </w:r>
    </w:p>
    <w:p w14:paraId="47D6F385" w14:textId="1DEC2F85" w:rsidR="0037183B" w:rsidRPr="000B6790" w:rsidRDefault="0037183B" w:rsidP="00DA5C75">
      <w:pPr>
        <w:pStyle w:val="Default"/>
        <w:numPr>
          <w:ilvl w:val="0"/>
          <w:numId w:val="22"/>
        </w:numPr>
        <w:spacing w:line="360" w:lineRule="auto"/>
        <w:jc w:val="both"/>
        <w:rPr>
          <w:b/>
          <w:bCs/>
        </w:rPr>
      </w:pPr>
      <w:r w:rsidRPr="000B6790">
        <w:rPr>
          <w:b/>
          <w:bCs/>
        </w:rPr>
        <w:t xml:space="preserve">The user profile page: </w:t>
      </w:r>
      <w:r w:rsidRPr="000B6790">
        <w:t>This page contains specifics about a user. It contains things like a user’s name, email etc. It also contains all the recordings that a user has sent as well as the format of the recordings.</w:t>
      </w:r>
    </w:p>
    <w:p w14:paraId="5A12EBB9" w14:textId="04CC47BC" w:rsidR="00803F0C" w:rsidRPr="000B6790" w:rsidRDefault="001C7A91" w:rsidP="00DA5C75">
      <w:pPr>
        <w:pStyle w:val="ListParagraph"/>
        <w:spacing w:line="360" w:lineRule="auto"/>
        <w:jc w:val="both"/>
      </w:pPr>
      <w:r w:rsidRPr="000B6790">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Pr="000B6790" w:rsidRDefault="003310DC" w:rsidP="00DA5C75">
      <w:pPr>
        <w:jc w:val="both"/>
      </w:pPr>
      <w:r w:rsidRPr="000B6790">
        <w:tab/>
        <w:t>Firebase Authentication</w:t>
      </w:r>
    </w:p>
    <w:p w14:paraId="461944FA" w14:textId="527813CB" w:rsidR="001F3A33" w:rsidRPr="000B6790" w:rsidRDefault="001F3A33" w:rsidP="00DA5C75">
      <w:pPr>
        <w:jc w:val="both"/>
      </w:pPr>
    </w:p>
    <w:p w14:paraId="639C3EF1" w14:textId="77777777" w:rsidR="001F3A33" w:rsidRPr="000B6790" w:rsidRDefault="001F3A33" w:rsidP="00DA5C75">
      <w:pPr>
        <w:jc w:val="both"/>
      </w:pPr>
    </w:p>
    <w:p w14:paraId="7C269997" w14:textId="13ABA3DD" w:rsidR="003310DC" w:rsidRPr="000B6790" w:rsidRDefault="003310DC" w:rsidP="00DA5C75">
      <w:pPr>
        <w:pStyle w:val="Heading3"/>
        <w:jc w:val="both"/>
      </w:pPr>
      <w:bookmarkStart w:id="70" w:name="_Toc77891816"/>
      <w:r w:rsidRPr="000B6790">
        <w:lastRenderedPageBreak/>
        <w:t>USE CASE DIAGRAMS</w:t>
      </w:r>
      <w:bookmarkEnd w:id="70"/>
    </w:p>
    <w:p w14:paraId="3D718273" w14:textId="3B8E7414" w:rsidR="001F3A33" w:rsidRPr="000B6790" w:rsidRDefault="001F3A33" w:rsidP="00DA5C75">
      <w:pPr>
        <w:jc w:val="both"/>
      </w:pPr>
      <w:r w:rsidRPr="000B6790">
        <w:t xml:space="preserve">Use case diagrams are employed to collect the requirements of a system, including internal and external impacts, generally design requirements. The use case diagrams </w:t>
      </w:r>
      <w:r w:rsidRPr="000B6790">
        <w:t>below show</w:t>
      </w:r>
      <w:r w:rsidRPr="000B6790">
        <w:t xml:space="preserve"> the number of screens and the level of access</w:t>
      </w:r>
      <w:r w:rsidRPr="000B6790">
        <w:t xml:space="preserve"> available to both users and administrators.</w:t>
      </w:r>
    </w:p>
    <w:p w14:paraId="7DEF3CD4" w14:textId="642DFB8D" w:rsidR="00A548D0" w:rsidRPr="000B6790" w:rsidRDefault="00A548D0" w:rsidP="00DA5C75">
      <w:pPr>
        <w:jc w:val="both"/>
      </w:pPr>
    </w:p>
    <w:p w14:paraId="58F8247C" w14:textId="295357BC" w:rsidR="005C34F9" w:rsidRPr="000B6790" w:rsidRDefault="00960897" w:rsidP="00DA5C75">
      <w:pPr>
        <w:jc w:val="both"/>
      </w:pPr>
      <w:r>
        <w:rPr>
          <w:noProof/>
        </w:rPr>
        <w:drawing>
          <wp:inline distT="0" distB="0" distL="0" distR="0" wp14:anchorId="7D599884" wp14:editId="10188243">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5874BFA4" w14:textId="425450D7" w:rsidR="00B44D16" w:rsidRPr="000B6790" w:rsidRDefault="00B44D16" w:rsidP="00DA5C75">
      <w:pPr>
        <w:jc w:val="both"/>
      </w:pPr>
      <w:r w:rsidRPr="000B6790">
        <w:t>Mobile use case diagram</w:t>
      </w:r>
    </w:p>
    <w:p w14:paraId="37AE0EFD" w14:textId="658FD5A3" w:rsidR="006E09E3" w:rsidRPr="000B6790" w:rsidRDefault="00960897" w:rsidP="00DA5C75">
      <w:pPr>
        <w:jc w:val="both"/>
      </w:pPr>
      <w:r>
        <w:rPr>
          <w:noProof/>
        </w:rPr>
        <w:lastRenderedPageBreak/>
        <w:drawing>
          <wp:inline distT="0" distB="0" distL="0" distR="0" wp14:anchorId="5A03AD5F" wp14:editId="4549DF67">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54CB9CA9" w14:textId="070406D4" w:rsidR="006E09E3" w:rsidRPr="000B6790" w:rsidRDefault="00B15F78" w:rsidP="00DA5C75">
      <w:pPr>
        <w:jc w:val="both"/>
      </w:pPr>
      <w:r w:rsidRPr="000B6790">
        <w:t>Web use case diagram for administrators</w:t>
      </w:r>
    </w:p>
    <w:p w14:paraId="7FA4760A" w14:textId="64150495" w:rsidR="002C703F" w:rsidRPr="000B6790" w:rsidRDefault="00A32067" w:rsidP="00DA5C75">
      <w:pPr>
        <w:pStyle w:val="Heading3"/>
        <w:jc w:val="both"/>
      </w:pPr>
      <w:bookmarkStart w:id="71" w:name="_Toc77891817"/>
      <w:r w:rsidRPr="000B6790">
        <w:t>CLASS DIAGRAMS</w:t>
      </w:r>
      <w:bookmarkEnd w:id="71"/>
    </w:p>
    <w:p w14:paraId="155DB454" w14:textId="4BE186A1" w:rsidR="00A32067" w:rsidRPr="000B6790" w:rsidRDefault="006D0EEB" w:rsidP="00DA5C75">
      <w:pPr>
        <w:jc w:val="both"/>
      </w:pPr>
      <w:r w:rsidRPr="000B6790">
        <w:t xml:space="preserve">A class diagram is a static diagram because it describes the static perspective on an application. A class diagram is used for building blocks of executable codes for the application </w:t>
      </w:r>
      <w:proofErr w:type="gramStart"/>
      <w:r w:rsidRPr="000B6790">
        <w:t>and also</w:t>
      </w:r>
      <w:proofErr w:type="gramEnd"/>
      <w:r w:rsidRPr="000B6790">
        <w:t xml:space="preserve"> describing and documenting different aspects of the system. The class diagrams show the attributes and methods in a class </w:t>
      </w:r>
      <w:proofErr w:type="gramStart"/>
      <w:r w:rsidRPr="000B6790">
        <w:t>and also</w:t>
      </w:r>
      <w:proofErr w:type="gramEnd"/>
      <w:r w:rsidRPr="000B6790">
        <w:t xml:space="preserve"> the relationship between classes in a project.</w:t>
      </w:r>
    </w:p>
    <w:p w14:paraId="4439D60E" w14:textId="77777777" w:rsidR="00454F84" w:rsidRPr="000B6790" w:rsidRDefault="00454F84" w:rsidP="00DA5C75">
      <w:pPr>
        <w:jc w:val="both"/>
      </w:pPr>
    </w:p>
    <w:p w14:paraId="57F8F15B" w14:textId="623E89CA" w:rsidR="00472314" w:rsidRPr="000B6790" w:rsidRDefault="00710EB2" w:rsidP="000B6790">
      <w:pPr>
        <w:pStyle w:val="Heading1"/>
      </w:pPr>
      <w:bookmarkStart w:id="72" w:name="_Toc77891818"/>
      <w:r w:rsidRPr="000B6790">
        <w:lastRenderedPageBreak/>
        <w:t>IMPLEMENTATION AND TESTING</w:t>
      </w:r>
      <w:bookmarkEnd w:id="72"/>
    </w:p>
    <w:p w14:paraId="1438FEAD" w14:textId="7FF7866B" w:rsidR="00230E90" w:rsidRPr="000B6790" w:rsidRDefault="00230E90" w:rsidP="00DA5C75">
      <w:pPr>
        <w:pStyle w:val="Heading2"/>
        <w:jc w:val="both"/>
      </w:pPr>
      <w:bookmarkStart w:id="73" w:name="_Toc77891819"/>
      <w:r w:rsidRPr="000B6790">
        <w:t>INTRODUCTION</w:t>
      </w:r>
      <w:bookmarkEnd w:id="73"/>
    </w:p>
    <w:p w14:paraId="55ECB86C" w14:textId="0AFC501F" w:rsidR="00230E90" w:rsidRPr="000B6790" w:rsidRDefault="00974486" w:rsidP="00DA5C75">
      <w:pPr>
        <w:jc w:val="both"/>
        <w:rPr>
          <w:rFonts w:eastAsia="Arial"/>
        </w:rPr>
      </w:pPr>
      <w:r w:rsidRPr="000B6790">
        <w:rPr>
          <w:rFonts w:eastAsia="Arial"/>
        </w:rPr>
        <w:t xml:space="preserve">This chapter highlights the work that </w:t>
      </w:r>
      <w:r w:rsidRPr="000B6790">
        <w:rPr>
          <w:rFonts w:eastAsia="Arial"/>
        </w:rPr>
        <w:t>was</w:t>
      </w:r>
      <w:r w:rsidRPr="000B6790">
        <w:rPr>
          <w:rFonts w:eastAsia="Arial"/>
        </w:rPr>
        <w:t xml:space="preserve"> done during the development process of this project. The implementation of every </w:t>
      </w:r>
      <w:r w:rsidRPr="000B6790">
        <w:rPr>
          <w:rFonts w:eastAsia="Arial"/>
        </w:rPr>
        <w:t>component</w:t>
      </w:r>
      <w:r w:rsidRPr="000B6790">
        <w:rPr>
          <w:rFonts w:eastAsia="Arial"/>
        </w:rPr>
        <w:t xml:space="preserve"> that makes up this system</w:t>
      </w:r>
      <w:r w:rsidRPr="000B6790">
        <w:rPr>
          <w:rFonts w:eastAsia="Arial"/>
        </w:rPr>
        <w:t>,</w:t>
      </w:r>
      <w:r w:rsidRPr="000B6790">
        <w:rPr>
          <w:rFonts w:eastAsia="Arial"/>
        </w:rPr>
        <w:t xml:space="preserve"> </w:t>
      </w:r>
      <w:r w:rsidRPr="000B6790">
        <w:rPr>
          <w:rFonts w:eastAsia="Arial"/>
        </w:rPr>
        <w:t>the</w:t>
      </w:r>
      <w:r w:rsidRPr="000B6790">
        <w:rPr>
          <w:rFonts w:eastAsia="Arial"/>
        </w:rPr>
        <w:t xml:space="preserve"> performance of the system as a whole and its components are </w:t>
      </w:r>
      <w:r w:rsidRPr="000B6790">
        <w:rPr>
          <w:rFonts w:eastAsia="Arial"/>
        </w:rPr>
        <w:t>also tested</w:t>
      </w:r>
      <w:r w:rsidRPr="000B6790">
        <w:rPr>
          <w:rFonts w:eastAsia="Arial"/>
        </w:rPr>
        <w:t xml:space="preserve">. This chapter shows the results of the work that </w:t>
      </w:r>
      <w:r w:rsidRPr="000B6790">
        <w:rPr>
          <w:rFonts w:eastAsia="Arial"/>
        </w:rPr>
        <w:t>was</w:t>
      </w:r>
      <w:r w:rsidRPr="000B6790">
        <w:rPr>
          <w:rFonts w:eastAsia="Arial"/>
        </w:rPr>
        <w:t xml:space="preserve"> carried out at various sections of the project.</w:t>
      </w:r>
    </w:p>
    <w:p w14:paraId="0C9A6213" w14:textId="77EF3747" w:rsidR="009411F5" w:rsidRPr="000B6790" w:rsidRDefault="009411F5" w:rsidP="009411F5">
      <w:pPr>
        <w:pStyle w:val="Heading2"/>
        <w:rPr>
          <w:rFonts w:eastAsia="Arial"/>
        </w:rPr>
      </w:pPr>
      <w:bookmarkStart w:id="74" w:name="_Toc77891820"/>
      <w:r w:rsidRPr="000B6790">
        <w:rPr>
          <w:rFonts w:eastAsia="Arial"/>
        </w:rPr>
        <w:t>SCOPE</w:t>
      </w:r>
      <w:bookmarkEnd w:id="74"/>
    </w:p>
    <w:p w14:paraId="2F289AA7" w14:textId="5D44390C" w:rsidR="009411F5" w:rsidRPr="000B6790" w:rsidRDefault="00F07715" w:rsidP="00284492">
      <w:pPr>
        <w:jc w:val="both"/>
      </w:pPr>
      <w:r w:rsidRPr="000B6790">
        <w:t>At</w:t>
      </w:r>
      <w:r w:rsidR="009411F5" w:rsidRPr="000B6790">
        <w:t xml:space="preserve"> the time of writing this report, </w:t>
      </w:r>
      <w:r w:rsidRPr="000B6790">
        <w:t xml:space="preserve">the name I have chosen for the application </w:t>
      </w:r>
      <w:r w:rsidR="009411F5" w:rsidRPr="000B6790">
        <w:t>is “Metered”</w:t>
      </w:r>
      <w:r w:rsidRPr="000B6790">
        <w:t xml:space="preserve">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rsidRPr="000B6790">
        <w:t>firestore</w:t>
      </w:r>
      <w:proofErr w:type="spellEnd"/>
      <w:r w:rsidRPr="000B6790">
        <w:t>.</w:t>
      </w:r>
    </w:p>
    <w:p w14:paraId="1D4D749A" w14:textId="5574AA24" w:rsidR="00F07715" w:rsidRPr="000B6790" w:rsidRDefault="00F07715" w:rsidP="00284492">
      <w:pPr>
        <w:jc w:val="both"/>
      </w:pPr>
      <w:r w:rsidRPr="000B6790">
        <w:t>On opening the mobile application for the first time, a user is expected to sign up by providing some of his data.</w:t>
      </w:r>
    </w:p>
    <w:p w14:paraId="64A54405" w14:textId="2B0F8DC2" w:rsidR="00F07715" w:rsidRPr="000B6790" w:rsidRDefault="00F07715" w:rsidP="00284492">
      <w:pPr>
        <w:jc w:val="both"/>
      </w:pPr>
      <w:r w:rsidRPr="000B6790">
        <w:t>The mobile application has some of the following functionality:</w:t>
      </w:r>
    </w:p>
    <w:p w14:paraId="0EBE0B78" w14:textId="692F07CC" w:rsidR="00F07715" w:rsidRPr="000B6790" w:rsidRDefault="00F07715" w:rsidP="00284492">
      <w:pPr>
        <w:pStyle w:val="ListParagraph"/>
        <w:numPr>
          <w:ilvl w:val="0"/>
          <w:numId w:val="34"/>
        </w:numPr>
        <w:spacing w:line="360" w:lineRule="auto"/>
        <w:jc w:val="both"/>
      </w:pPr>
      <w:r w:rsidRPr="000B6790">
        <w:t>Obtaining permission from users to access their microphones.</w:t>
      </w:r>
    </w:p>
    <w:p w14:paraId="4C4B06D5" w14:textId="6F506B87" w:rsidR="00F07715" w:rsidRPr="000B6790" w:rsidRDefault="00F07715" w:rsidP="00284492">
      <w:pPr>
        <w:pStyle w:val="ListParagraph"/>
        <w:numPr>
          <w:ilvl w:val="0"/>
          <w:numId w:val="34"/>
        </w:numPr>
        <w:spacing w:line="360" w:lineRule="auto"/>
        <w:jc w:val="both"/>
      </w:pPr>
      <w:r w:rsidRPr="000B6790">
        <w:t>Recording radio listenership.</w:t>
      </w:r>
    </w:p>
    <w:p w14:paraId="2503FB5B" w14:textId="77AFFD18" w:rsidR="00F07715" w:rsidRPr="000B6790" w:rsidRDefault="00F07715" w:rsidP="00284492">
      <w:pPr>
        <w:pStyle w:val="ListParagraph"/>
        <w:numPr>
          <w:ilvl w:val="0"/>
          <w:numId w:val="34"/>
        </w:numPr>
        <w:spacing w:line="360" w:lineRule="auto"/>
        <w:jc w:val="both"/>
      </w:pPr>
      <w:r w:rsidRPr="000B6790">
        <w:t>Making post requests to the database.</w:t>
      </w:r>
    </w:p>
    <w:p w14:paraId="358D6FA4" w14:textId="58AFF9CA" w:rsidR="00F07715" w:rsidRPr="000B6790" w:rsidRDefault="000B6790" w:rsidP="00284492">
      <w:pPr>
        <w:jc w:val="both"/>
      </w:pPr>
      <w:r w:rsidRPr="000B6790">
        <w:t>While the web application has some of the following functionality:</w:t>
      </w:r>
    </w:p>
    <w:p w14:paraId="720EAC0C" w14:textId="1D912E9B" w:rsidR="000B6790" w:rsidRPr="000B6790" w:rsidRDefault="000B6790" w:rsidP="00284492">
      <w:pPr>
        <w:pStyle w:val="ListParagraph"/>
        <w:numPr>
          <w:ilvl w:val="0"/>
          <w:numId w:val="35"/>
        </w:numPr>
        <w:spacing w:line="360" w:lineRule="auto"/>
        <w:jc w:val="both"/>
      </w:pPr>
      <w:r w:rsidRPr="000B6790">
        <w:t>Real-time audio upload tracking.</w:t>
      </w:r>
    </w:p>
    <w:p w14:paraId="65B5B83D" w14:textId="406B06CB" w:rsidR="000B6790" w:rsidRPr="000B6790" w:rsidRDefault="000B6790" w:rsidP="00284492">
      <w:pPr>
        <w:pStyle w:val="ListParagraph"/>
        <w:numPr>
          <w:ilvl w:val="0"/>
          <w:numId w:val="35"/>
        </w:numPr>
        <w:spacing w:line="360" w:lineRule="auto"/>
        <w:jc w:val="both"/>
      </w:pPr>
      <w:r w:rsidRPr="000B6790">
        <w:t>Audio file analysis with machine learning.</w:t>
      </w:r>
    </w:p>
    <w:p w14:paraId="64F07754" w14:textId="3E0C4032" w:rsidR="000B6790" w:rsidRDefault="000B6790" w:rsidP="00284492">
      <w:pPr>
        <w:pStyle w:val="ListParagraph"/>
        <w:numPr>
          <w:ilvl w:val="0"/>
          <w:numId w:val="35"/>
        </w:numPr>
        <w:spacing w:line="360" w:lineRule="auto"/>
        <w:jc w:val="both"/>
      </w:pPr>
      <w:r w:rsidRPr="000B6790">
        <w:t>Visualizing radio listenership with charts and graphs.</w:t>
      </w:r>
    </w:p>
    <w:p w14:paraId="77078678" w14:textId="3DEB5C67" w:rsidR="00960897" w:rsidRDefault="00960897" w:rsidP="00960897"/>
    <w:p w14:paraId="0944BBDB" w14:textId="2CE76B45" w:rsidR="00960897" w:rsidRDefault="00960897" w:rsidP="00960897"/>
    <w:p w14:paraId="450AFE13" w14:textId="77777777" w:rsidR="00960897" w:rsidRPr="000B6790" w:rsidRDefault="00960897" w:rsidP="00960897"/>
    <w:p w14:paraId="2240F3CB" w14:textId="62E2ACE2" w:rsidR="000B6790" w:rsidRPr="000B6790" w:rsidRDefault="000B6790" w:rsidP="000B6790">
      <w:pPr>
        <w:pStyle w:val="Heading2"/>
      </w:pPr>
      <w:bookmarkStart w:id="75" w:name="_Toc77891821"/>
      <w:r w:rsidRPr="000B6790">
        <w:lastRenderedPageBreak/>
        <w:t>MOBILE INTERFACES</w:t>
      </w:r>
      <w:bookmarkEnd w:id="75"/>
    </w:p>
    <w:p w14:paraId="2D0F4F24" w14:textId="1C50601D" w:rsidR="000B6790" w:rsidRDefault="000B6790" w:rsidP="00871CE7">
      <w:pPr>
        <w:jc w:val="both"/>
      </w:pPr>
      <w:r w:rsidRPr="000B6790">
        <w:t xml:space="preserve">The UI of the mobile application, their functionalities and their level of accessibility </w:t>
      </w:r>
      <w:r w:rsidR="00DA4DB6">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018E" w14:paraId="19CA9894" w14:textId="77777777" w:rsidTr="0033018E">
        <w:tc>
          <w:tcPr>
            <w:tcW w:w="4675" w:type="dxa"/>
          </w:tcPr>
          <w:p w14:paraId="507A4394" w14:textId="07C34375" w:rsidR="0033018E" w:rsidRDefault="0033018E" w:rsidP="0033018E">
            <w:pPr>
              <w:jc w:val="center"/>
            </w:pPr>
            <w:r>
              <w:rPr>
                <w:noProof/>
              </w:rPr>
              <w:drawing>
                <wp:inline distT="0" distB="0" distL="0" distR="0" wp14:anchorId="68FFA110" wp14:editId="1C850340">
                  <wp:extent cx="2475230" cy="3761117"/>
                  <wp:effectExtent l="0" t="0" r="127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2213" cy="3832507"/>
                          </a:xfrm>
                          <a:prstGeom prst="rect">
                            <a:avLst/>
                          </a:prstGeom>
                        </pic:spPr>
                      </pic:pic>
                    </a:graphicData>
                  </a:graphic>
                </wp:inline>
              </w:drawing>
            </w:r>
          </w:p>
        </w:tc>
        <w:tc>
          <w:tcPr>
            <w:tcW w:w="4675" w:type="dxa"/>
          </w:tcPr>
          <w:p w14:paraId="7D7F5AC8" w14:textId="399D7D79" w:rsidR="0033018E" w:rsidRDefault="0033018E" w:rsidP="0033018E">
            <w:pPr>
              <w:jc w:val="center"/>
            </w:pPr>
            <w:r>
              <w:rPr>
                <w:noProof/>
              </w:rPr>
              <w:drawing>
                <wp:inline distT="0" distB="0" distL="0" distR="0" wp14:anchorId="69E36CD0" wp14:editId="02877D94">
                  <wp:extent cx="2510119" cy="377837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tc>
      </w:tr>
    </w:tbl>
    <w:p w14:paraId="1730F95E" w14:textId="13A80AE3" w:rsidR="0033018E" w:rsidRDefault="0033018E" w:rsidP="000B6790"/>
    <w:p w14:paraId="30B65E10" w14:textId="5F435D1C" w:rsidR="0033018E" w:rsidRDefault="0033018E" w:rsidP="000B6790"/>
    <w:p w14:paraId="7E91F8BE" w14:textId="66F46358" w:rsidR="0033018E" w:rsidRDefault="0033018E" w:rsidP="00284492">
      <w:pPr>
        <w:jc w:val="both"/>
      </w:pPr>
    </w:p>
    <w:p w14:paraId="4894029B" w14:textId="676B3A98" w:rsidR="0033018E" w:rsidRDefault="0033018E" w:rsidP="00284492">
      <w:pPr>
        <w:jc w:val="both"/>
      </w:pPr>
      <w:r>
        <w:t xml:space="preserve">Figure ***** is the register screen, it contains a form that a new user is required to fill. </w:t>
      </w:r>
      <w:proofErr w:type="spellStart"/>
      <w:r>
        <w:t>Afer</w:t>
      </w:r>
      <w:proofErr w:type="spellEnd"/>
      <w:r>
        <w:t xml:space="preserve"> the completion of this form, his details are stored in cloud </w:t>
      </w:r>
      <w:proofErr w:type="spellStart"/>
      <w:proofErr w:type="gramStart"/>
      <w:r>
        <w:t>firestore</w:t>
      </w:r>
      <w:proofErr w:type="spellEnd"/>
      <w:proofErr w:type="gramEnd"/>
      <w:r>
        <w:t xml:space="preserve"> and he is redirected to the record screen</w:t>
      </w:r>
      <w:r w:rsidR="003F6C1C">
        <w:t xml:space="preserve"> where he recording his listening pattern</w:t>
      </w:r>
      <w:r>
        <w:t>.</w:t>
      </w:r>
    </w:p>
    <w:p w14:paraId="2ED17891" w14:textId="77777777" w:rsidR="003F6C1C" w:rsidRDefault="003F6C1C" w:rsidP="000B6790"/>
    <w:p w14:paraId="04D50260" w14:textId="77777777" w:rsidR="003F6C1C" w:rsidRDefault="003F6C1C" w:rsidP="000B6790"/>
    <w:p w14:paraId="05D3D406" w14:textId="22E93C3B" w:rsidR="003F6C1C" w:rsidRDefault="003F6C1C" w:rsidP="000B6790"/>
    <w:p w14:paraId="68B87661" w14:textId="77777777" w:rsidR="00221ACD" w:rsidRDefault="00221ACD" w:rsidP="000B6790"/>
    <w:p w14:paraId="6949CC61" w14:textId="61BAAAF6" w:rsidR="0033018E" w:rsidRDefault="0033018E" w:rsidP="00284492">
      <w:pPr>
        <w:jc w:val="both"/>
      </w:pPr>
      <w:r>
        <w:lastRenderedPageBreak/>
        <w:t>On the other hand, a</w:t>
      </w:r>
      <w:r w:rsidR="003F6C1C">
        <w:t xml:space="preserve"> previously </w:t>
      </w:r>
      <w:r>
        <w:t xml:space="preserve">existing user will be taken to the login screen where </w:t>
      </w:r>
      <w:proofErr w:type="gramStart"/>
      <w:r>
        <w:t>he’ll</w:t>
      </w:r>
      <w:proofErr w:type="gramEnd"/>
      <w:r>
        <w:t xml:space="preserve"> be required to sign in.</w:t>
      </w:r>
      <w:r w:rsidR="003F6C1C">
        <w:t xml:space="preserve"> The figure ****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F6C1C" w14:paraId="01679A74" w14:textId="77777777" w:rsidTr="00D14B27">
        <w:tc>
          <w:tcPr>
            <w:tcW w:w="4675" w:type="dxa"/>
          </w:tcPr>
          <w:p w14:paraId="2000793F" w14:textId="0D3040EF" w:rsidR="003F6C1C" w:rsidRDefault="003F6C1C" w:rsidP="00D14B27">
            <w:pPr>
              <w:jc w:val="center"/>
            </w:pPr>
            <w:r>
              <w:rPr>
                <w:noProof/>
              </w:rPr>
              <w:drawing>
                <wp:inline distT="0" distB="0" distL="0" distR="0" wp14:anchorId="0F37D9A8" wp14:editId="16F9F556">
                  <wp:extent cx="2553335" cy="3847381"/>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tc>
        <w:tc>
          <w:tcPr>
            <w:tcW w:w="4675" w:type="dxa"/>
          </w:tcPr>
          <w:p w14:paraId="4D383C21" w14:textId="4FACCAEA" w:rsidR="003F6C1C" w:rsidRDefault="003F6C1C" w:rsidP="00D14B27">
            <w:pPr>
              <w:jc w:val="center"/>
            </w:pPr>
            <w:r>
              <w:rPr>
                <w:noProof/>
              </w:rPr>
              <w:drawing>
                <wp:inline distT="0" distB="0" distL="0" distR="0" wp14:anchorId="32F14D5F" wp14:editId="10CA5E78">
                  <wp:extent cx="2544404" cy="3856008"/>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tc>
      </w:tr>
    </w:tbl>
    <w:p w14:paraId="412ABF7A" w14:textId="513D8006" w:rsidR="003F6C1C" w:rsidRDefault="003F6C1C" w:rsidP="000B6790"/>
    <w:p w14:paraId="01E18417" w14:textId="1CA654B4" w:rsidR="003F6C1C" w:rsidRDefault="003F6C1C" w:rsidP="00284492">
      <w:pPr>
        <w:jc w:val="both"/>
      </w:pPr>
      <w:r>
        <w:t xml:space="preserve">After an existing user has successfully signed in, </w:t>
      </w:r>
      <w:proofErr w:type="gramStart"/>
      <w:r>
        <w:t>he’ll</w:t>
      </w:r>
      <w:proofErr w:type="gramEnd"/>
      <w:r>
        <w:t xml:space="preserve"> be taken to the record screen where he</w:t>
      </w:r>
      <w:r w:rsidR="00221ACD">
        <w:t xml:space="preserve"> is </w:t>
      </w:r>
      <w:r>
        <w:t xml:space="preserve">required to start recording what he is listening to. Before the recording process starts the application asks for the user’s permission to </w:t>
      </w:r>
      <w:r w:rsidR="00221ACD">
        <w:t>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67C6F3CB" w14:textId="6525C902" w:rsidR="003F6C1C" w:rsidRDefault="003F6C1C" w:rsidP="000B6790"/>
    <w:p w14:paraId="759D31A2" w14:textId="2A8600E0" w:rsidR="00221ACD" w:rsidRDefault="00221ACD" w:rsidP="000B6790"/>
    <w:p w14:paraId="5EA59111" w14:textId="10BB1963" w:rsidR="00221ACD" w:rsidRDefault="00221ACD" w:rsidP="000B67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21ACD" w14:paraId="03A2B326" w14:textId="77777777" w:rsidTr="00D14B27">
        <w:tc>
          <w:tcPr>
            <w:tcW w:w="4675" w:type="dxa"/>
          </w:tcPr>
          <w:p w14:paraId="771D97B8" w14:textId="3DE0576A" w:rsidR="00221ACD" w:rsidRDefault="00221ACD" w:rsidP="00D14B27">
            <w:pPr>
              <w:jc w:val="center"/>
            </w:pPr>
            <w:r>
              <w:rPr>
                <w:noProof/>
              </w:rPr>
              <w:lastRenderedPageBreak/>
              <w:drawing>
                <wp:inline distT="0" distB="0" distL="0" distR="0" wp14:anchorId="6286643C" wp14:editId="4FEB88BE">
                  <wp:extent cx="2242868" cy="35109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9045" cy="3567545"/>
                          </a:xfrm>
                          <a:prstGeom prst="rect">
                            <a:avLst/>
                          </a:prstGeom>
                        </pic:spPr>
                      </pic:pic>
                    </a:graphicData>
                  </a:graphic>
                </wp:inline>
              </w:drawing>
            </w:r>
          </w:p>
        </w:tc>
        <w:tc>
          <w:tcPr>
            <w:tcW w:w="4675" w:type="dxa"/>
          </w:tcPr>
          <w:p w14:paraId="4D90142D" w14:textId="77777777" w:rsidR="00221ACD" w:rsidRDefault="00221ACD" w:rsidP="00D14B27">
            <w:pPr>
              <w:jc w:val="center"/>
            </w:pPr>
            <w:r>
              <w:rPr>
                <w:noProof/>
              </w:rPr>
              <w:drawing>
                <wp:inline distT="0" distB="0" distL="0" distR="0" wp14:anchorId="055A29B0" wp14:editId="1449E377">
                  <wp:extent cx="2250533" cy="3528060"/>
                  <wp:effectExtent l="0" t="0" r="0" b="0"/>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315" cy="3574748"/>
                          </a:xfrm>
                          <a:prstGeom prst="rect">
                            <a:avLst/>
                          </a:prstGeom>
                        </pic:spPr>
                      </pic:pic>
                    </a:graphicData>
                  </a:graphic>
                </wp:inline>
              </w:drawing>
            </w:r>
          </w:p>
          <w:p w14:paraId="45525C10" w14:textId="2B62D478" w:rsidR="00221ACD" w:rsidRDefault="00221ACD" w:rsidP="00221ACD"/>
        </w:tc>
      </w:tr>
    </w:tbl>
    <w:p w14:paraId="74C9A721" w14:textId="3C7E43D3" w:rsidR="00221ACD" w:rsidRDefault="00221ACD" w:rsidP="000B6790"/>
    <w:p w14:paraId="52FCC3A7" w14:textId="71A80E77" w:rsidR="00221ACD" w:rsidRDefault="00221ACD" w:rsidP="00221ACD">
      <w:pPr>
        <w:jc w:val="center"/>
      </w:pPr>
      <w:r>
        <w:rPr>
          <w:noProof/>
        </w:rPr>
        <w:drawing>
          <wp:inline distT="0" distB="0" distL="0" distR="0" wp14:anchorId="5AF83906" wp14:editId="4FE271E7">
            <wp:extent cx="2156100" cy="3579962"/>
            <wp:effectExtent l="0" t="0" r="0" b="190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2900" cy="3641065"/>
                    </a:xfrm>
                    <a:prstGeom prst="rect">
                      <a:avLst/>
                    </a:prstGeom>
                  </pic:spPr>
                </pic:pic>
              </a:graphicData>
            </a:graphic>
          </wp:inline>
        </w:drawing>
      </w:r>
    </w:p>
    <w:p w14:paraId="573FDAF3" w14:textId="71B06857" w:rsidR="00221ACD" w:rsidRDefault="00221ACD" w:rsidP="00221ACD">
      <w:pPr>
        <w:jc w:val="center"/>
      </w:pPr>
    </w:p>
    <w:p w14:paraId="179FC6B9" w14:textId="356E8A47" w:rsidR="00221ACD" w:rsidRDefault="00221ACD" w:rsidP="00221ACD">
      <w:pPr>
        <w:pStyle w:val="Heading2"/>
      </w:pPr>
      <w:bookmarkStart w:id="76" w:name="_Toc77891822"/>
      <w:r>
        <w:lastRenderedPageBreak/>
        <w:t>WEB INTERFACES</w:t>
      </w:r>
      <w:bookmarkEnd w:id="76"/>
    </w:p>
    <w:p w14:paraId="724CF986" w14:textId="666C5B6D" w:rsidR="00871CE7" w:rsidRDefault="00871CE7" w:rsidP="00284492">
      <w:pPr>
        <w:jc w:val="both"/>
      </w:pPr>
      <w:r w:rsidRPr="000B6790">
        <w:t xml:space="preserve">The UI of the </w:t>
      </w:r>
      <w:r>
        <w:t>web</w:t>
      </w:r>
      <w:r w:rsidRPr="000B6790">
        <w:t xml:space="preserve"> application, their functionalities and their level of accessibility </w:t>
      </w:r>
      <w:r>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71CE7" w14:paraId="21875F8F" w14:textId="77777777" w:rsidTr="00871CE7">
        <w:tc>
          <w:tcPr>
            <w:tcW w:w="9350" w:type="dxa"/>
          </w:tcPr>
          <w:p w14:paraId="1242A382" w14:textId="3309DD07" w:rsidR="00871CE7" w:rsidRDefault="00871CE7" w:rsidP="00284492">
            <w:pPr>
              <w:jc w:val="both"/>
            </w:pPr>
            <w:r>
              <w:rPr>
                <w:noProof/>
              </w:rPr>
              <w:drawing>
                <wp:inline distT="0" distB="0" distL="0" distR="0" wp14:anchorId="1C713022" wp14:editId="1828DA8B">
                  <wp:extent cx="5943600" cy="2705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a:extLst>
                              <a:ext uri="{28A0092B-C50C-407E-A947-70E740481C1C}">
                                <a14:useLocalDpi xmlns:a14="http://schemas.microsoft.com/office/drawing/2010/main" val="0"/>
                              </a:ext>
                            </a:extLst>
                          </a:blip>
                          <a:stretch>
                            <a:fillRect/>
                          </a:stretch>
                        </pic:blipFill>
                        <pic:spPr>
                          <a:xfrm>
                            <a:off x="0" y="0"/>
                            <a:ext cx="5943600" cy="2705735"/>
                          </a:xfrm>
                          <a:prstGeom prst="rect">
                            <a:avLst/>
                          </a:prstGeom>
                        </pic:spPr>
                      </pic:pic>
                    </a:graphicData>
                  </a:graphic>
                </wp:inline>
              </w:drawing>
            </w:r>
          </w:p>
        </w:tc>
      </w:tr>
      <w:tr w:rsidR="00871CE7" w14:paraId="31F7602B" w14:textId="77777777" w:rsidTr="00871CE7">
        <w:tc>
          <w:tcPr>
            <w:tcW w:w="9350" w:type="dxa"/>
          </w:tcPr>
          <w:p w14:paraId="6169C6AA" w14:textId="1BB74958" w:rsidR="00871CE7" w:rsidRDefault="007D3C3D" w:rsidP="00284492">
            <w:pPr>
              <w:jc w:val="both"/>
            </w:pPr>
            <w:r>
              <w:rPr>
                <w:noProof/>
              </w:rPr>
              <w:drawing>
                <wp:inline distT="0" distB="0" distL="0" distR="0" wp14:anchorId="618574BB" wp14:editId="218E6A49">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bl>
    <w:p w14:paraId="65FC42A1" w14:textId="0BCAEDC0" w:rsidR="00871CE7" w:rsidRDefault="00871CE7" w:rsidP="00284492">
      <w:pPr>
        <w:jc w:val="both"/>
      </w:pPr>
    </w:p>
    <w:p w14:paraId="030F89FD" w14:textId="062D5AF9" w:rsidR="00871CE7" w:rsidRDefault="00871CE7" w:rsidP="00284492">
      <w:pPr>
        <w:jc w:val="both"/>
      </w:pPr>
    </w:p>
    <w:p w14:paraId="1507AE72" w14:textId="77777777" w:rsidR="00871CE7" w:rsidRDefault="00871CE7" w:rsidP="00284492">
      <w:pPr>
        <w:jc w:val="both"/>
      </w:pPr>
    </w:p>
    <w:p w14:paraId="7FCFEAB7" w14:textId="41DB05DA" w:rsidR="00871CE7" w:rsidRDefault="00871CE7" w:rsidP="00284492">
      <w:pPr>
        <w:jc w:val="both"/>
      </w:pPr>
      <w:r>
        <w:t xml:space="preserve">Figure ***** above shows the login page for administrators. When an admin successfully logs </w:t>
      </w:r>
      <w:proofErr w:type="gramStart"/>
      <w:r>
        <w:t>in</w:t>
      </w:r>
      <w:proofErr w:type="gramEnd"/>
      <w:r>
        <w:t xml:space="preserve"> he is redirected to the admin dashboard where he can monitor what is going on in the system in real-time.</w:t>
      </w:r>
      <w:r w:rsidR="009B1143">
        <w:t xml:space="preserve"> An administrator could navigate to the </w:t>
      </w:r>
      <w:proofErr w:type="gramStart"/>
      <w:r w:rsidR="009B1143">
        <w:t>users</w:t>
      </w:r>
      <w:proofErr w:type="gramEnd"/>
      <w:r w:rsidR="009B1143">
        <w:t xml:space="preserve"> page where he can see all the people that </w:t>
      </w:r>
      <w:r w:rsidR="009B1143">
        <w:lastRenderedPageBreak/>
        <w:t xml:space="preserve">have signed-up using the mobile application. Here, </w:t>
      </w:r>
      <w:proofErr w:type="gramStart"/>
      <w:r w:rsidR="009B1143">
        <w:t>he’ll</w:t>
      </w:r>
      <w:proofErr w:type="gramEnd"/>
      <w:r w:rsidR="009B1143">
        <w:t xml:space="preserve"> have the ability to see</w:t>
      </w:r>
      <w:r w:rsidR="007D3C3D">
        <w:t xml:space="preserv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D3C3D" w14:paraId="6802B6CC" w14:textId="77777777" w:rsidTr="00D14B27">
        <w:tc>
          <w:tcPr>
            <w:tcW w:w="9350" w:type="dxa"/>
          </w:tcPr>
          <w:p w14:paraId="5ECC8B23" w14:textId="548339A4" w:rsidR="007D3C3D" w:rsidRDefault="007D3C3D" w:rsidP="00D14B27">
            <w:pPr>
              <w:jc w:val="both"/>
            </w:pPr>
            <w:r>
              <w:rPr>
                <w:noProof/>
              </w:rPr>
              <w:drawing>
                <wp:inline distT="0" distB="0" distL="0" distR="0" wp14:anchorId="49471A2D" wp14:editId="199A2C72">
                  <wp:extent cx="5937001"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7D3C3D" w14:paraId="6365DDC5" w14:textId="77777777" w:rsidTr="00D14B27">
        <w:tc>
          <w:tcPr>
            <w:tcW w:w="9350" w:type="dxa"/>
          </w:tcPr>
          <w:p w14:paraId="4B2B9E54" w14:textId="6828B7A4" w:rsidR="007D3C3D" w:rsidRDefault="007D3C3D" w:rsidP="00D14B27">
            <w:pPr>
              <w:jc w:val="both"/>
            </w:pPr>
            <w:r>
              <w:rPr>
                <w:noProof/>
              </w:rPr>
              <w:drawing>
                <wp:inline distT="0" distB="0" distL="0" distR="0" wp14:anchorId="7D19F3F4" wp14:editId="769FA9E0">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bl>
    <w:p w14:paraId="55F9C5ED" w14:textId="77777777" w:rsidR="007D3C3D" w:rsidRDefault="007D3C3D" w:rsidP="007D3C3D">
      <w:pPr>
        <w:jc w:val="both"/>
      </w:pPr>
    </w:p>
    <w:p w14:paraId="3AD655C7" w14:textId="0EAC2357" w:rsidR="00F07715" w:rsidRDefault="00284492" w:rsidP="00C30DB7">
      <w:pPr>
        <w:jc w:val="both"/>
      </w:pPr>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w:t>
      </w:r>
      <w:r>
        <w:lastRenderedPageBreak/>
        <w:t>As seen in figure *****above, all analyzed recordings have a green tick beside them, while all recordings that are yet to be analyzed have a yellow pending icon beside them.</w:t>
      </w:r>
      <w:r w:rsidR="00C30DB7">
        <w:t xml:space="preserve"> When a recording is successfully analyzed and saved to the database, the charts on the dashboard are updated in real-time on all client applications. So, any other administrator that is using the system simultaneously, will get the update.</w:t>
      </w:r>
      <w:r w:rsidR="003D7CCD">
        <w:t xml:space="preserve"> </w:t>
      </w:r>
      <w:r w:rsidR="00352CB2">
        <w:t>The figure below shows the analysis modal.</w:t>
      </w:r>
    </w:p>
    <w:p w14:paraId="7CD46804" w14:textId="28DB87C9" w:rsidR="00352CB2" w:rsidRDefault="00352CB2" w:rsidP="00C30DB7">
      <w:pPr>
        <w:jc w:val="both"/>
      </w:pPr>
      <w:r>
        <w:rPr>
          <w:noProof/>
        </w:rPr>
        <w:drawing>
          <wp:inline distT="0" distB="0" distL="0" distR="0" wp14:anchorId="5757574F" wp14:editId="27ACBD01">
            <wp:extent cx="5943600" cy="27139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a:extLst>
                        <a:ext uri="{28A0092B-C50C-407E-A947-70E740481C1C}">
                          <a14:useLocalDpi xmlns:a14="http://schemas.microsoft.com/office/drawing/2010/main" val="0"/>
                        </a:ext>
                      </a:extLst>
                    </a:blip>
                    <a:stretch>
                      <a:fillRect/>
                    </a:stretch>
                  </pic:blipFill>
                  <pic:spPr>
                    <a:xfrm>
                      <a:off x="0" y="0"/>
                      <a:ext cx="5943600" cy="2713990"/>
                    </a:xfrm>
                    <a:prstGeom prst="rect">
                      <a:avLst/>
                    </a:prstGeom>
                  </pic:spPr>
                </pic:pic>
              </a:graphicData>
            </a:graphic>
          </wp:inline>
        </w:drawing>
      </w:r>
    </w:p>
    <w:p w14:paraId="08F4FB3F" w14:textId="77777777" w:rsidR="00352CB2" w:rsidRPr="000B6790" w:rsidRDefault="00352CB2" w:rsidP="00C30DB7">
      <w:pPr>
        <w:jc w:val="both"/>
      </w:pPr>
    </w:p>
    <w:p w14:paraId="1E2DC58A" w14:textId="2F40D485" w:rsidR="00221ACD" w:rsidRPr="00221ACD" w:rsidRDefault="00974486" w:rsidP="00221ACD">
      <w:pPr>
        <w:pStyle w:val="Heading3"/>
        <w:jc w:val="both"/>
      </w:pPr>
      <w:bookmarkStart w:id="77" w:name="_Toc77891823"/>
      <w:r w:rsidRPr="000B6790">
        <w:t>DEPLOYMENT TESTING</w:t>
      </w:r>
      <w:bookmarkEnd w:id="77"/>
    </w:p>
    <w:p w14:paraId="7DD237D8" w14:textId="77777777" w:rsidR="00FE6446" w:rsidRPr="000B6790" w:rsidRDefault="00FE6446" w:rsidP="00DA5C75">
      <w:pPr>
        <w:jc w:val="both"/>
        <w:rPr>
          <w:rFonts w:eastAsia="Arial"/>
        </w:rPr>
      </w:pPr>
      <w:r w:rsidRPr="000B6790">
        <w:rPr>
          <w:rFonts w:eastAsia="Arial"/>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967CD8E" w:rsidR="00FE6446" w:rsidRPr="000B6790" w:rsidRDefault="00974486" w:rsidP="00DA5C75">
      <w:pPr>
        <w:pStyle w:val="Heading3"/>
        <w:jc w:val="both"/>
      </w:pPr>
      <w:bookmarkStart w:id="78" w:name="_Toc77891824"/>
      <w:r w:rsidRPr="000B6790">
        <w:t>USABILITY TESTING</w:t>
      </w:r>
      <w:bookmarkEnd w:id="78"/>
    </w:p>
    <w:p w14:paraId="084D54DA" w14:textId="74C2D5B6" w:rsidR="00FE6446" w:rsidRPr="000B6790" w:rsidRDefault="00FE6446" w:rsidP="00DA5C75">
      <w:pPr>
        <w:jc w:val="both"/>
        <w:rPr>
          <w:rFonts w:eastAsia="Arial"/>
        </w:rPr>
      </w:pPr>
      <w:r w:rsidRPr="000B6790">
        <w:rPr>
          <w:rFonts w:eastAsia="Arial"/>
        </w:rPr>
        <w:t xml:space="preserve">Usability tests were carried out to ensure that the web </w:t>
      </w:r>
      <w:r w:rsidRPr="000B6790">
        <w:rPr>
          <w:rFonts w:eastAsia="Arial"/>
        </w:rPr>
        <w:t xml:space="preserve">application </w:t>
      </w:r>
      <w:r w:rsidRPr="000B6790">
        <w:rPr>
          <w:rFonts w:eastAsia="Arial"/>
        </w:rPr>
        <w:t xml:space="preserve">is user friendly and easy to use. The response was collected </w:t>
      </w:r>
      <w:r w:rsidR="00352CB2">
        <w:rPr>
          <w:rFonts w:eastAsia="Arial"/>
        </w:rPr>
        <w:t>asking people to check out the link and send feedbacks on what they think about the platform</w:t>
      </w:r>
      <w:r w:rsidRPr="000B6790">
        <w:rPr>
          <w:rFonts w:eastAsia="Arial"/>
        </w:rPr>
        <w:t xml:space="preserve">. The results of this testing showed the users view about their interaction with the web </w:t>
      </w:r>
      <w:r w:rsidR="00352CB2">
        <w:rPr>
          <w:rFonts w:eastAsia="Arial"/>
        </w:rPr>
        <w:t>application.</w:t>
      </w:r>
      <w:r w:rsidRPr="000B6790">
        <w:tab/>
      </w:r>
    </w:p>
    <w:p w14:paraId="2BB3A101" w14:textId="4F22DD0A" w:rsidR="00FE6446" w:rsidRPr="000B6790" w:rsidRDefault="00974486" w:rsidP="00602220">
      <w:pPr>
        <w:pStyle w:val="Heading3"/>
      </w:pPr>
      <w:bookmarkStart w:id="79" w:name="_Toc46833292"/>
      <w:bookmarkStart w:id="80" w:name="_Toc77891825"/>
      <w:r w:rsidRPr="000B6790">
        <w:lastRenderedPageBreak/>
        <w:t>USER INTERFACE TESTING</w:t>
      </w:r>
      <w:bookmarkEnd w:id="79"/>
      <w:bookmarkEnd w:id="80"/>
      <w:r w:rsidRPr="000B6790">
        <w:t xml:space="preserve"> </w:t>
      </w:r>
    </w:p>
    <w:p w14:paraId="67830AC6" w14:textId="77777777" w:rsidR="008C1503" w:rsidRDefault="00FE6446" w:rsidP="008C1503">
      <w:pPr>
        <w:jc w:val="both"/>
        <w:rPr>
          <w:rFonts w:eastAsia="Arial"/>
        </w:rPr>
      </w:pPr>
      <w:r w:rsidRPr="000B6790">
        <w:rPr>
          <w:rFonts w:eastAsia="Arial"/>
        </w:rPr>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w:t>
      </w:r>
      <w:r w:rsidR="008C1503">
        <w:rPr>
          <w:rFonts w:eastAsia="Arial"/>
        </w:rPr>
        <w:t>application’s</w:t>
      </w:r>
      <w:r w:rsidRPr="000B6790">
        <w:rPr>
          <w:rFonts w:eastAsia="Arial"/>
        </w:rPr>
        <w:t xml:space="preserve"> user interface and give suggestions on what could be improved upon in future works</w:t>
      </w:r>
      <w:r w:rsidR="008C1503">
        <w:rPr>
          <w:rFonts w:eastAsia="Arial"/>
        </w:rPr>
        <w:t>.</w:t>
      </w:r>
    </w:p>
    <w:p w14:paraId="0E5AB85E" w14:textId="164EC909" w:rsidR="00352CB2" w:rsidRDefault="00352CB2" w:rsidP="008C1503">
      <w:pPr>
        <w:pStyle w:val="Heading2"/>
        <w:rPr>
          <w:rFonts w:eastAsia="Arial"/>
        </w:rPr>
      </w:pPr>
      <w:bookmarkStart w:id="81" w:name="_Toc77891826"/>
      <w:r>
        <w:rPr>
          <w:rFonts w:eastAsia="Arial"/>
        </w:rPr>
        <w:t>CONCLUSION</w:t>
      </w:r>
      <w:bookmarkEnd w:id="81"/>
    </w:p>
    <w:p w14:paraId="0C9E0970" w14:textId="703E76F1" w:rsidR="00352CB2" w:rsidRPr="000B6790" w:rsidRDefault="00352CB2" w:rsidP="00352CB2">
      <w:pPr>
        <w:jc w:val="both"/>
        <w:rPr>
          <w:rFonts w:eastAsia="Arial"/>
        </w:rPr>
      </w:pPr>
      <w:r>
        <w:t xml:space="preserve">The purpose of the chapter was to present the software implementation process of a </w:t>
      </w:r>
      <w:r w:rsidR="001517F0">
        <w:t>f</w:t>
      </w:r>
      <w:r>
        <w:t xml:space="preserve">ree and </w:t>
      </w:r>
      <w:proofErr w:type="gramStart"/>
      <w:r w:rsidR="001517F0">
        <w:t>o</w:t>
      </w:r>
      <w:r>
        <w:t xml:space="preserve">pen </w:t>
      </w:r>
      <w:r w:rsidR="001517F0">
        <w:t>s</w:t>
      </w:r>
      <w:r>
        <w:t>ource</w:t>
      </w:r>
      <w:proofErr w:type="gramEnd"/>
      <w:r w:rsidR="00861E46">
        <w:t xml:space="preserve"> audience measurement </w:t>
      </w:r>
      <w:r w:rsidR="00F665C7">
        <w:t>software</w:t>
      </w:r>
      <w:r w:rsidR="00861E46">
        <w:t>.</w:t>
      </w:r>
      <w:r>
        <w:t xml:space="preserve"> The chapter also discusses the different stacks of the screen and their level of accessibility.</w:t>
      </w:r>
    </w:p>
    <w:p w14:paraId="250AB7EA" w14:textId="6D041CC2" w:rsidR="00472314" w:rsidRDefault="00472314" w:rsidP="00DA5C75">
      <w:pPr>
        <w:jc w:val="both"/>
      </w:pPr>
    </w:p>
    <w:p w14:paraId="51D03024" w14:textId="3AD3C40C" w:rsidR="00756BBD" w:rsidRDefault="00756BBD" w:rsidP="00DA5C75">
      <w:pPr>
        <w:jc w:val="both"/>
      </w:pPr>
    </w:p>
    <w:p w14:paraId="6914DA92" w14:textId="6012078D" w:rsidR="00756BBD" w:rsidRDefault="00756BBD" w:rsidP="00DA5C75">
      <w:pPr>
        <w:jc w:val="both"/>
      </w:pPr>
    </w:p>
    <w:p w14:paraId="2EB8975F" w14:textId="323C68AD" w:rsidR="00756BBD" w:rsidRDefault="00756BBD" w:rsidP="00DA5C75">
      <w:pPr>
        <w:jc w:val="both"/>
      </w:pPr>
    </w:p>
    <w:p w14:paraId="5288737D" w14:textId="57C3568E" w:rsidR="00A6474A" w:rsidRDefault="00A6474A" w:rsidP="00DA5C75">
      <w:pPr>
        <w:jc w:val="both"/>
      </w:pPr>
    </w:p>
    <w:p w14:paraId="7BDC5EBF" w14:textId="502BCB6F" w:rsidR="00A6474A" w:rsidRDefault="00A6474A" w:rsidP="00DA5C75">
      <w:pPr>
        <w:jc w:val="both"/>
      </w:pPr>
    </w:p>
    <w:p w14:paraId="3B283984" w14:textId="11334EC7" w:rsidR="00A6474A" w:rsidRDefault="00A6474A" w:rsidP="00DA5C75">
      <w:pPr>
        <w:jc w:val="both"/>
      </w:pPr>
    </w:p>
    <w:p w14:paraId="7861E941" w14:textId="5F3E4EF5" w:rsidR="00A6474A" w:rsidRDefault="00A6474A" w:rsidP="00DA5C75">
      <w:pPr>
        <w:jc w:val="both"/>
      </w:pPr>
    </w:p>
    <w:p w14:paraId="74680004" w14:textId="54D592B0" w:rsidR="00A6474A" w:rsidRDefault="00A6474A" w:rsidP="00DA5C75">
      <w:pPr>
        <w:jc w:val="both"/>
      </w:pPr>
    </w:p>
    <w:p w14:paraId="20693FE2" w14:textId="00C481B2" w:rsidR="00A6474A" w:rsidRDefault="00A6474A" w:rsidP="00DA5C75">
      <w:pPr>
        <w:jc w:val="both"/>
      </w:pPr>
    </w:p>
    <w:p w14:paraId="0DB02CCF" w14:textId="77777777" w:rsidR="00A6474A" w:rsidRDefault="00A6474A" w:rsidP="00DA5C75">
      <w:pPr>
        <w:jc w:val="both"/>
      </w:pPr>
    </w:p>
    <w:p w14:paraId="17292C2F" w14:textId="77777777" w:rsidR="00756BBD" w:rsidRPr="000B6790" w:rsidRDefault="00756BBD" w:rsidP="00DA5C75">
      <w:pPr>
        <w:jc w:val="both"/>
      </w:pPr>
    </w:p>
    <w:p w14:paraId="273E5CA2" w14:textId="6A87F3F1" w:rsidR="00472314" w:rsidRPr="000B6790" w:rsidRDefault="00230E90" w:rsidP="000B6790">
      <w:pPr>
        <w:pStyle w:val="Heading1"/>
      </w:pPr>
      <w:bookmarkStart w:id="82" w:name="_Toc77891827"/>
      <w:r w:rsidRPr="000B6790">
        <w:lastRenderedPageBreak/>
        <w:t>CONCLUSION AND RECOMMENDATIONS</w:t>
      </w:r>
      <w:bookmarkEnd w:id="82"/>
    </w:p>
    <w:p w14:paraId="7CA65ADC" w14:textId="15D9A43A" w:rsidR="00230E90" w:rsidRPr="000B6790" w:rsidRDefault="00230E90" w:rsidP="00DA5C75">
      <w:pPr>
        <w:pStyle w:val="Heading2"/>
        <w:jc w:val="both"/>
      </w:pPr>
      <w:bookmarkStart w:id="83" w:name="_Toc77891828"/>
      <w:r w:rsidRPr="000B6790">
        <w:t>CONCLUSION</w:t>
      </w:r>
      <w:bookmarkEnd w:id="83"/>
    </w:p>
    <w:p w14:paraId="597E1086" w14:textId="7272CA9F" w:rsidR="00230E90" w:rsidRPr="000B6790" w:rsidRDefault="00230E90" w:rsidP="00DA5C75">
      <w:pPr>
        <w:jc w:val="both"/>
      </w:pPr>
      <w:r w:rsidRPr="000B6790">
        <w:t>This project has provided a software</w:t>
      </w:r>
      <w:r w:rsidR="001F40DB" w:rsidRPr="000B6790">
        <w:t>-</w:t>
      </w:r>
      <w:r w:rsidRPr="000B6790">
        <w:t xml:space="preserve">based solution to the problem of radio audience measurement. The </w:t>
      </w:r>
      <w:r w:rsidR="00486165" w:rsidRPr="000B6790">
        <w:t>project</w:t>
      </w:r>
      <w:r w:rsidRPr="000B6790">
        <w:t xml:space="preserve"> would grant people the ability to know what other people are listening to</w:t>
      </w:r>
      <w:r w:rsidR="00486165" w:rsidRPr="000B6790">
        <w:t xml:space="preserve"> around the country</w:t>
      </w:r>
      <w:r w:rsidRPr="000B6790">
        <w:t xml:space="preserve"> in real time. This information would help advertisers and service providers plan on what content to create as well as what innovation to make on already existing content</w:t>
      </w:r>
      <w:r w:rsidR="009A18C5" w:rsidRPr="000B6790">
        <w:t>.</w:t>
      </w:r>
    </w:p>
    <w:p w14:paraId="72E7D3A6" w14:textId="32AE59CD" w:rsidR="00230E90" w:rsidRPr="000B6790" w:rsidRDefault="00230E90" w:rsidP="00DA5C75">
      <w:pPr>
        <w:jc w:val="both"/>
      </w:pPr>
      <w:r w:rsidRPr="000B6790">
        <w:t xml:space="preserve">The implementation </w:t>
      </w:r>
      <w:r w:rsidR="005C7F31" w:rsidRPr="000B6790">
        <w:t>of this project</w:t>
      </w:r>
      <w:r w:rsidRPr="000B6790">
        <w:t xml:space="preserve"> will be useful in</w:t>
      </w:r>
      <w:r w:rsidR="005C7F31" w:rsidRPr="000B6790">
        <w:t xml:space="preserve"> both small and large</w:t>
      </w:r>
      <w:r w:rsidR="009A18C5" w:rsidRPr="000B6790">
        <w:t>-</w:t>
      </w:r>
      <w:r w:rsidR="005C7F31" w:rsidRPr="000B6790">
        <w:t>scale applications</w:t>
      </w:r>
      <w:r w:rsidRPr="000B6790">
        <w:t xml:space="preserve">. Certain challenges faced by </w:t>
      </w:r>
      <w:r w:rsidR="005C7F31" w:rsidRPr="000B6790">
        <w:t>carrying out manual computations</w:t>
      </w:r>
      <w:r w:rsidRPr="000B6790">
        <w:t xml:space="preserve"> would be greatly reduced if the methods employed in this project are </w:t>
      </w:r>
      <w:r w:rsidR="005C7F31" w:rsidRPr="000B6790">
        <w:t>applied</w:t>
      </w:r>
      <w:r w:rsidRPr="000B6790">
        <w:t xml:space="preserve">. </w:t>
      </w:r>
      <w:r w:rsidR="00B54378" w:rsidRPr="000B6790">
        <w:t>This project</w:t>
      </w:r>
      <w:r w:rsidRPr="000B6790">
        <w:t xml:space="preserve"> </w:t>
      </w:r>
      <w:r w:rsidR="00B54378" w:rsidRPr="000B6790">
        <w:t>will</w:t>
      </w:r>
      <w:r w:rsidRPr="000B6790">
        <w:t xml:space="preserve"> also help in the conservation of time and resources.</w:t>
      </w:r>
    </w:p>
    <w:p w14:paraId="65B7CAB0" w14:textId="7CDCA643" w:rsidR="00A74282" w:rsidRPr="000B6790" w:rsidRDefault="00A74282" w:rsidP="00DA5C75">
      <w:pPr>
        <w:pStyle w:val="Heading2"/>
        <w:jc w:val="both"/>
      </w:pPr>
      <w:bookmarkStart w:id="84" w:name="_Toc77891829"/>
      <w:r w:rsidRPr="000B6790">
        <w:t>CHALLENGES ENCOUNTERED</w:t>
      </w:r>
      <w:bookmarkEnd w:id="84"/>
    </w:p>
    <w:p w14:paraId="37E34E5A" w14:textId="3FAC8305" w:rsidR="00A74282" w:rsidRPr="000B6790" w:rsidRDefault="00A74282" w:rsidP="00DA5C75">
      <w:pPr>
        <w:jc w:val="both"/>
      </w:pPr>
      <w:r w:rsidRPr="000B6790">
        <w:t>The following are some of the challenges encountered during the implementation of this project:</w:t>
      </w:r>
    </w:p>
    <w:p w14:paraId="582B3FDD" w14:textId="0BD259A4" w:rsidR="00A74282" w:rsidRPr="000B6790" w:rsidRDefault="00EE6DCB" w:rsidP="00DA5C75">
      <w:pPr>
        <w:pStyle w:val="ListParagraph"/>
        <w:numPr>
          <w:ilvl w:val="0"/>
          <w:numId w:val="31"/>
        </w:numPr>
        <w:spacing w:line="360" w:lineRule="auto"/>
        <w:jc w:val="both"/>
      </w:pPr>
      <w:r w:rsidRPr="000B6790">
        <w:t>Getting the web application to make real-time updates on the client.</w:t>
      </w:r>
    </w:p>
    <w:p w14:paraId="04240E3B" w14:textId="0F4B07A4" w:rsidR="00EE6DCB" w:rsidRPr="000B6790" w:rsidRDefault="00EE6DCB" w:rsidP="00DA5C75">
      <w:pPr>
        <w:pStyle w:val="ListParagraph"/>
        <w:numPr>
          <w:ilvl w:val="0"/>
          <w:numId w:val="31"/>
        </w:numPr>
        <w:spacing w:line="360" w:lineRule="auto"/>
        <w:jc w:val="both"/>
      </w:pPr>
      <w:r w:rsidRPr="000B6790">
        <w:t>Firebase security.</w:t>
      </w:r>
    </w:p>
    <w:p w14:paraId="0ADF1305" w14:textId="4C70C876" w:rsidR="00EE6DCB" w:rsidRPr="000B6790" w:rsidRDefault="00EE6DCB" w:rsidP="00DA5C75">
      <w:pPr>
        <w:pStyle w:val="ListParagraph"/>
        <w:numPr>
          <w:ilvl w:val="0"/>
          <w:numId w:val="31"/>
        </w:numPr>
        <w:spacing w:line="360" w:lineRule="auto"/>
        <w:jc w:val="both"/>
      </w:pPr>
      <w:r w:rsidRPr="000B6790">
        <w:t>Testing the mobile application on a real-time device.</w:t>
      </w:r>
    </w:p>
    <w:p w14:paraId="56468169" w14:textId="00BADDDE" w:rsidR="00EE6DCB" w:rsidRPr="000B6790" w:rsidRDefault="00EE6DCB" w:rsidP="00DA5C75">
      <w:pPr>
        <w:pStyle w:val="ListParagraph"/>
        <w:numPr>
          <w:ilvl w:val="0"/>
          <w:numId w:val="31"/>
        </w:numPr>
        <w:spacing w:line="360" w:lineRule="auto"/>
        <w:jc w:val="both"/>
      </w:pPr>
      <w:r w:rsidRPr="000B6790">
        <w:t>Working with a NoSQL database.</w:t>
      </w:r>
    </w:p>
    <w:p w14:paraId="1BDE2BEC" w14:textId="4962B3B3" w:rsidR="00EE6DCB" w:rsidRPr="000B6790" w:rsidRDefault="00EE6DCB" w:rsidP="00DA5C75">
      <w:pPr>
        <w:pStyle w:val="Heading2"/>
        <w:jc w:val="both"/>
      </w:pPr>
      <w:bookmarkStart w:id="85" w:name="_Toc77891830"/>
      <w:r w:rsidRPr="000B6790">
        <w:t>LIMITATIONS</w:t>
      </w:r>
      <w:bookmarkEnd w:id="85"/>
    </w:p>
    <w:p w14:paraId="61B027EC" w14:textId="08ACFED9" w:rsidR="00EE6DCB" w:rsidRPr="000B6790" w:rsidRDefault="00EE6DCB" w:rsidP="00DA5C75">
      <w:pPr>
        <w:jc w:val="both"/>
      </w:pPr>
      <w:r w:rsidRPr="000B6790">
        <w:t xml:space="preserve">Every system is subject to limitations as </w:t>
      </w:r>
      <w:r w:rsidRPr="000B6790">
        <w:t>there is no</w:t>
      </w:r>
      <w:r w:rsidRPr="000B6790">
        <w:t xml:space="preserve"> system </w:t>
      </w:r>
      <w:r w:rsidRPr="000B6790">
        <w:t xml:space="preserve">that is </w:t>
      </w:r>
      <w:r w:rsidRPr="000B6790">
        <w:t xml:space="preserve">100% efficient. The following are </w:t>
      </w:r>
      <w:r w:rsidRPr="000B6790">
        <w:t>some</w:t>
      </w:r>
      <w:r w:rsidRPr="000B6790">
        <w:t xml:space="preserve"> limitations associated with the system</w:t>
      </w:r>
      <w:r w:rsidRPr="000B6790">
        <w:t>:</w:t>
      </w:r>
    </w:p>
    <w:p w14:paraId="6FB986FF" w14:textId="3C3699DF" w:rsidR="00F06AF2" w:rsidRPr="000B6790" w:rsidRDefault="00F06AF2" w:rsidP="00DA5C75">
      <w:pPr>
        <w:pStyle w:val="ListParagraph"/>
        <w:numPr>
          <w:ilvl w:val="0"/>
          <w:numId w:val="32"/>
        </w:numPr>
        <w:spacing w:line="360" w:lineRule="auto"/>
        <w:jc w:val="both"/>
      </w:pPr>
      <w:r w:rsidRPr="000B6790">
        <w:rPr>
          <w:b/>
          <w:bCs/>
        </w:rPr>
        <w:t>Internet availability:</w:t>
      </w:r>
      <w:r w:rsidRPr="000B6790">
        <w:t xml:space="preserve"> For the system to function appropriately, it needs a good connection to the internet.</w:t>
      </w:r>
    </w:p>
    <w:p w14:paraId="15B9CF97" w14:textId="7C044096" w:rsidR="00F06AF2" w:rsidRPr="000B6790" w:rsidRDefault="00F06AF2" w:rsidP="00DA5C75">
      <w:pPr>
        <w:pStyle w:val="ListParagraph"/>
        <w:numPr>
          <w:ilvl w:val="0"/>
          <w:numId w:val="32"/>
        </w:numPr>
        <w:spacing w:line="360" w:lineRule="auto"/>
        <w:jc w:val="both"/>
        <w:rPr>
          <w:b/>
          <w:bCs/>
        </w:rPr>
      </w:pPr>
      <w:r w:rsidRPr="000B6790">
        <w:rPr>
          <w:b/>
          <w:bCs/>
        </w:rPr>
        <w:t xml:space="preserve">Background Noise: </w:t>
      </w:r>
      <w:r w:rsidRPr="000B6790">
        <w:t>In other for the system to make accurate sound predictions, audio samples must be analyzed in a relatively quiet space.</w:t>
      </w:r>
    </w:p>
    <w:p w14:paraId="0241E9F9" w14:textId="29256A0C" w:rsidR="00D75B87" w:rsidRPr="000B6790" w:rsidRDefault="00F06AF2" w:rsidP="00DA5C75">
      <w:pPr>
        <w:pStyle w:val="ListParagraph"/>
        <w:numPr>
          <w:ilvl w:val="0"/>
          <w:numId w:val="32"/>
        </w:numPr>
        <w:spacing w:line="360" w:lineRule="auto"/>
        <w:jc w:val="both"/>
        <w:rPr>
          <w:b/>
          <w:bCs/>
        </w:rPr>
      </w:pPr>
      <w:r w:rsidRPr="000B6790">
        <w:rPr>
          <w:b/>
          <w:bCs/>
        </w:rPr>
        <w:t xml:space="preserve">Availability of sound data: </w:t>
      </w:r>
      <w:r w:rsidRPr="000B6790">
        <w:t>The availability of sound data from radio stations in Nigeria</w:t>
      </w:r>
      <w:r w:rsidR="00D75B87" w:rsidRPr="000B6790">
        <w:t xml:space="preserve"> is relatively had to come by, as such, most of the training data set had to be manually recorded.</w:t>
      </w:r>
    </w:p>
    <w:p w14:paraId="1B62164B" w14:textId="37320EB3" w:rsidR="00EA4447" w:rsidRPr="000B6790" w:rsidRDefault="00EA4447" w:rsidP="00EA4447">
      <w:pPr>
        <w:jc w:val="both"/>
        <w:rPr>
          <w:b/>
          <w:bCs/>
        </w:rPr>
      </w:pPr>
    </w:p>
    <w:p w14:paraId="166AAD4A" w14:textId="77777777" w:rsidR="00EA4447" w:rsidRPr="000B6790" w:rsidRDefault="00EA4447" w:rsidP="00EA4447">
      <w:pPr>
        <w:jc w:val="both"/>
        <w:rPr>
          <w:b/>
          <w:bCs/>
        </w:rPr>
      </w:pPr>
    </w:p>
    <w:p w14:paraId="289AB966" w14:textId="7C9C80A7" w:rsidR="00D75B87" w:rsidRPr="000B6790" w:rsidRDefault="00D75B87" w:rsidP="00DA5C75">
      <w:pPr>
        <w:pStyle w:val="Heading2"/>
        <w:jc w:val="both"/>
      </w:pPr>
      <w:bookmarkStart w:id="86" w:name="_Toc77891831"/>
      <w:r w:rsidRPr="000B6790">
        <w:lastRenderedPageBreak/>
        <w:t>RECOMMENDATIONS</w:t>
      </w:r>
      <w:bookmarkEnd w:id="86"/>
    </w:p>
    <w:p w14:paraId="090F54F9" w14:textId="35B9B406" w:rsidR="00D75B87" w:rsidRPr="000B6790" w:rsidRDefault="00D75B87" w:rsidP="00DA5C75">
      <w:pPr>
        <w:jc w:val="both"/>
      </w:pPr>
      <w:r w:rsidRPr="000B6790">
        <w:t>“The biggest room in the world is the room for improvement” – Helmut Schmidt</w:t>
      </w:r>
    </w:p>
    <w:p w14:paraId="3CF0DEA7" w14:textId="77777777" w:rsidR="00D75B87" w:rsidRPr="000B6790" w:rsidRDefault="00D75B87" w:rsidP="00DA5C75">
      <w:pPr>
        <w:jc w:val="both"/>
      </w:pPr>
      <w:r w:rsidRPr="000B6790">
        <w:t xml:space="preserve">In every system there is always room for improvement. To improve this system, </w:t>
      </w:r>
      <w:proofErr w:type="gramStart"/>
      <w:r w:rsidRPr="000B6790">
        <w:t>I’ll</w:t>
      </w:r>
      <w:proofErr w:type="gramEnd"/>
      <w:r w:rsidRPr="000B6790">
        <w:t xml:space="preserve"> like to make the following recommendations:</w:t>
      </w:r>
    </w:p>
    <w:p w14:paraId="303C175C" w14:textId="34A41856" w:rsidR="00D75B87" w:rsidRPr="000B6790" w:rsidRDefault="00D75B87" w:rsidP="00DA5C75">
      <w:pPr>
        <w:pStyle w:val="ListParagraph"/>
        <w:numPr>
          <w:ilvl w:val="0"/>
          <w:numId w:val="33"/>
        </w:numPr>
        <w:spacing w:line="360" w:lineRule="auto"/>
        <w:jc w:val="both"/>
      </w:pPr>
      <w:r w:rsidRPr="000B6790">
        <w:t xml:space="preserve">Since the main function of this systems lies in its ability to make accurate audio predictions, I’ll suggest that </w:t>
      </w:r>
      <w:r w:rsidR="00383C90" w:rsidRPr="000B6790">
        <w:t xml:space="preserve">radio data be made readily available and </w:t>
      </w:r>
      <w:proofErr w:type="gramStart"/>
      <w:r w:rsidR="00383C90" w:rsidRPr="000B6790">
        <w:t>open-source</w:t>
      </w:r>
      <w:proofErr w:type="gramEnd"/>
      <w:r w:rsidR="00383C90" w:rsidRPr="000B6790">
        <w:t xml:space="preserve"> to ease the creation of machine learning models.</w:t>
      </w:r>
    </w:p>
    <w:p w14:paraId="6251063D" w14:textId="76CEF147" w:rsidR="00383C90" w:rsidRPr="000B6790" w:rsidRDefault="00383C90" w:rsidP="00DA5C75">
      <w:pPr>
        <w:pStyle w:val="ListParagraph"/>
        <w:numPr>
          <w:ilvl w:val="0"/>
          <w:numId w:val="33"/>
        </w:numPr>
        <w:spacing w:line="360" w:lineRule="auto"/>
        <w:jc w:val="both"/>
      </w:pPr>
      <w:r w:rsidRPr="000B6790">
        <w:t>A chatbot feature could be added to the administrators’ dashboard to help them easily navigate the system and enable them ask questions about what is going on in the system in real-time.</w:t>
      </w:r>
    </w:p>
    <w:p w14:paraId="6A41E291" w14:textId="4FA0C54E" w:rsidR="00D75B87" w:rsidRPr="000B6790" w:rsidRDefault="00D75B87" w:rsidP="00DA5C75">
      <w:pPr>
        <w:jc w:val="both"/>
      </w:pPr>
    </w:p>
    <w:p w14:paraId="65BE1DB8" w14:textId="49871A9F" w:rsidR="00383C90" w:rsidRPr="000B6790" w:rsidRDefault="00383C90" w:rsidP="00DA5C75">
      <w:pPr>
        <w:jc w:val="both"/>
      </w:pPr>
    </w:p>
    <w:p w14:paraId="5F152C7D" w14:textId="4A58925F" w:rsidR="00383C90" w:rsidRPr="000B6790" w:rsidRDefault="00383C90" w:rsidP="00DA5C75">
      <w:pPr>
        <w:jc w:val="both"/>
      </w:pPr>
    </w:p>
    <w:p w14:paraId="42F433FB" w14:textId="2D7B0C7C" w:rsidR="00383C90" w:rsidRPr="000B6790" w:rsidRDefault="00383C90" w:rsidP="00DA5C75">
      <w:pPr>
        <w:jc w:val="both"/>
      </w:pPr>
    </w:p>
    <w:p w14:paraId="649AC4E4" w14:textId="2080427C" w:rsidR="00383C90" w:rsidRPr="000B6790" w:rsidRDefault="00383C90" w:rsidP="00DA5C75">
      <w:pPr>
        <w:jc w:val="both"/>
      </w:pPr>
    </w:p>
    <w:p w14:paraId="738358D9" w14:textId="10F479D1" w:rsidR="00383C90" w:rsidRPr="000B6790" w:rsidRDefault="00383C90" w:rsidP="00DA5C75">
      <w:pPr>
        <w:jc w:val="both"/>
      </w:pPr>
    </w:p>
    <w:p w14:paraId="0DF1F981" w14:textId="16FD94A5" w:rsidR="00383C90" w:rsidRPr="000B6790" w:rsidRDefault="00383C90" w:rsidP="00DA5C75">
      <w:pPr>
        <w:jc w:val="both"/>
      </w:pPr>
    </w:p>
    <w:p w14:paraId="193C3C0F" w14:textId="36D8D52E" w:rsidR="00383C90" w:rsidRPr="000B6790" w:rsidRDefault="00383C90" w:rsidP="00DA5C75">
      <w:pPr>
        <w:jc w:val="both"/>
      </w:pPr>
    </w:p>
    <w:p w14:paraId="3777155C" w14:textId="6E7B477B" w:rsidR="00383C90" w:rsidRPr="000B6790" w:rsidRDefault="00383C90" w:rsidP="00DA5C75">
      <w:pPr>
        <w:jc w:val="both"/>
      </w:pPr>
    </w:p>
    <w:p w14:paraId="0A722A74" w14:textId="58D365DA" w:rsidR="00383C90" w:rsidRPr="000B6790" w:rsidRDefault="00383C90" w:rsidP="00DA5C75">
      <w:pPr>
        <w:jc w:val="both"/>
      </w:pPr>
    </w:p>
    <w:p w14:paraId="2DF276C2" w14:textId="611660AA" w:rsidR="00383C90" w:rsidRPr="000B6790" w:rsidRDefault="00383C90" w:rsidP="00DA5C75">
      <w:pPr>
        <w:jc w:val="both"/>
      </w:pPr>
    </w:p>
    <w:p w14:paraId="3287444F" w14:textId="77777777" w:rsidR="00871371" w:rsidRPr="000B6790" w:rsidRDefault="00871371" w:rsidP="00DA5C75">
      <w:pPr>
        <w:jc w:val="both"/>
      </w:pPr>
    </w:p>
    <w:p w14:paraId="4EC1AF27" w14:textId="0A54496B" w:rsidR="00383C90" w:rsidRPr="000B6790" w:rsidRDefault="00383C90" w:rsidP="00DA5C75">
      <w:pPr>
        <w:jc w:val="both"/>
      </w:pPr>
    </w:p>
    <w:p w14:paraId="5E91429E" w14:textId="05B5A2CF" w:rsidR="00871371" w:rsidRPr="000B6790" w:rsidRDefault="00871371" w:rsidP="00DA5C75">
      <w:pPr>
        <w:jc w:val="both"/>
      </w:pPr>
    </w:p>
    <w:p w14:paraId="243398E5" w14:textId="77777777" w:rsidR="00871371" w:rsidRPr="000B6790" w:rsidRDefault="00871371" w:rsidP="00DA5C75">
      <w:pPr>
        <w:jc w:val="both"/>
      </w:pPr>
    </w:p>
    <w:p w14:paraId="074D5D71" w14:textId="56E3306A" w:rsidR="00E02EB6" w:rsidRPr="000B6790" w:rsidRDefault="00E02EB6" w:rsidP="00DA5C75">
      <w:pPr>
        <w:jc w:val="center"/>
        <w:rPr>
          <w:b/>
          <w:bCs/>
        </w:rPr>
      </w:pPr>
      <w:r w:rsidRPr="000B6790">
        <w:rPr>
          <w:b/>
          <w:bCs/>
        </w:rPr>
        <w:lastRenderedPageBreak/>
        <w:t>APPENDIX</w:t>
      </w:r>
    </w:p>
    <w:p w14:paraId="15289368" w14:textId="35FB5CF9" w:rsidR="00E02EB6" w:rsidRPr="000B6790" w:rsidRDefault="00E02EB6" w:rsidP="002A68F6">
      <w:pPr>
        <w:jc w:val="center"/>
        <w:rPr>
          <w:b/>
          <w:bCs/>
        </w:rPr>
      </w:pPr>
      <w:r w:rsidRPr="000B6790">
        <w:rPr>
          <w:b/>
          <w:bCs/>
        </w:rPr>
        <w:t>MOBILE</w:t>
      </w:r>
      <w:r w:rsidRPr="000B6790">
        <w:rPr>
          <w:b/>
          <w:bCs/>
        </w:rPr>
        <w:t xml:space="preserve"> APPLICATION</w:t>
      </w:r>
      <w:r w:rsidR="00E05675" w:rsidRPr="000B6790">
        <w:rPr>
          <w:b/>
          <w:bCs/>
        </w:rPr>
        <w:t xml:space="preserve"> </w:t>
      </w:r>
      <w:r w:rsidR="00242DCB" w:rsidRPr="000B6790">
        <w:rPr>
          <w:b/>
          <w:bCs/>
        </w:rPr>
        <w:t>SOURCE CODE</w:t>
      </w:r>
      <w:r w:rsidRPr="000B6790">
        <w:rPr>
          <w:b/>
          <w:bCs/>
        </w:rPr>
        <w:t xml:space="preserve">: </w:t>
      </w:r>
      <w:hyperlink r:id="rId31" w:history="1">
        <w:r w:rsidR="00E34F41" w:rsidRPr="000B6790">
          <w:rPr>
            <w:rStyle w:val="Hyperlink"/>
            <w:b/>
            <w:bCs/>
          </w:rPr>
          <w:t>https://github.com/JesseAyegba/metering</w:t>
        </w:r>
      </w:hyperlink>
    </w:p>
    <w:p w14:paraId="45AC068A" w14:textId="60851E46" w:rsidR="00E34F41" w:rsidRPr="000B6790" w:rsidRDefault="00E34F41" w:rsidP="002A68F6">
      <w:pPr>
        <w:jc w:val="center"/>
        <w:rPr>
          <w:b/>
          <w:bCs/>
        </w:rPr>
      </w:pPr>
      <w:r w:rsidRPr="000B6790">
        <w:rPr>
          <w:b/>
          <w:bCs/>
        </w:rPr>
        <w:t>WEB APPLICATION</w:t>
      </w:r>
      <w:r w:rsidR="00E05675" w:rsidRPr="000B6790">
        <w:rPr>
          <w:b/>
          <w:bCs/>
        </w:rPr>
        <w:t xml:space="preserve"> </w:t>
      </w:r>
      <w:r w:rsidR="00242DCB" w:rsidRPr="000B6790">
        <w:rPr>
          <w:b/>
          <w:bCs/>
        </w:rPr>
        <w:t xml:space="preserve">SOURCE </w:t>
      </w:r>
      <w:r w:rsidR="00E05675" w:rsidRPr="000B6790">
        <w:rPr>
          <w:b/>
          <w:bCs/>
        </w:rPr>
        <w:t>CODE</w:t>
      </w:r>
      <w:r w:rsidRPr="000B6790">
        <w:rPr>
          <w:b/>
          <w:bCs/>
        </w:rPr>
        <w:t xml:space="preserve">: </w:t>
      </w:r>
      <w:hyperlink r:id="rId32" w:history="1">
        <w:r w:rsidRPr="000B6790">
          <w:rPr>
            <w:rStyle w:val="Hyperlink"/>
            <w:b/>
            <w:bCs/>
          </w:rPr>
          <w:t>https://github.com/JesseAyegba/metering-web</w:t>
        </w:r>
      </w:hyperlink>
    </w:p>
    <w:p w14:paraId="29C88A74" w14:textId="44C203C3" w:rsidR="009411F5" w:rsidRPr="000B6790" w:rsidRDefault="007C0C25" w:rsidP="002A68F6">
      <w:pPr>
        <w:jc w:val="center"/>
        <w:rPr>
          <w:b/>
          <w:bCs/>
        </w:rPr>
      </w:pPr>
      <w:r w:rsidRPr="000B6790">
        <w:rPr>
          <w:b/>
          <w:bCs/>
        </w:rPr>
        <w:t xml:space="preserve">DEPLOYED </w:t>
      </w:r>
      <w:r w:rsidR="009411F5" w:rsidRPr="000B6790">
        <w:rPr>
          <w:b/>
          <w:bCs/>
        </w:rPr>
        <w:t>WORKING APPLICATION:</w:t>
      </w:r>
      <w:r w:rsidR="009411F5" w:rsidRPr="000B6790">
        <w:t xml:space="preserve"> </w:t>
      </w:r>
      <w:hyperlink r:id="rId33" w:history="1">
        <w:r w:rsidRPr="000B6790">
          <w:rPr>
            <w:rStyle w:val="Hyperlink"/>
            <w:b/>
            <w:bCs/>
          </w:rPr>
          <w:t>https://metering-app.web.app</w:t>
        </w:r>
      </w:hyperlink>
    </w:p>
    <w:p w14:paraId="13CD4E41" w14:textId="77777777" w:rsidR="007C0C25" w:rsidRPr="000B6790" w:rsidRDefault="007C0C25" w:rsidP="002A68F6">
      <w:pPr>
        <w:jc w:val="center"/>
        <w:rPr>
          <w:b/>
          <w:bCs/>
        </w:rPr>
      </w:pPr>
    </w:p>
    <w:p w14:paraId="40CA2F06" w14:textId="77777777" w:rsidR="009411F5" w:rsidRPr="000B6790" w:rsidRDefault="009411F5" w:rsidP="002A68F6">
      <w:pPr>
        <w:jc w:val="center"/>
        <w:rPr>
          <w:b/>
          <w:bCs/>
        </w:rPr>
      </w:pPr>
    </w:p>
    <w:p w14:paraId="7F1AE40F" w14:textId="77777777" w:rsidR="00E34F41" w:rsidRPr="000B6790" w:rsidRDefault="00E34F41" w:rsidP="00DA5C75">
      <w:pPr>
        <w:jc w:val="both"/>
        <w:rPr>
          <w:b/>
          <w:bCs/>
        </w:rPr>
      </w:pPr>
    </w:p>
    <w:p w14:paraId="385F2750" w14:textId="77777777" w:rsidR="00E34F41" w:rsidRPr="000B6790" w:rsidRDefault="00E34F41" w:rsidP="00DA5C75">
      <w:pPr>
        <w:jc w:val="both"/>
        <w:rPr>
          <w:b/>
          <w:bCs/>
        </w:rPr>
      </w:pPr>
    </w:p>
    <w:p w14:paraId="19DBB290" w14:textId="3AB3BBF2" w:rsidR="00E02EB6" w:rsidRDefault="00E02EB6" w:rsidP="00DA5C75">
      <w:pPr>
        <w:jc w:val="both"/>
        <w:rPr>
          <w:b/>
          <w:bCs/>
        </w:rPr>
      </w:pPr>
    </w:p>
    <w:p w14:paraId="1C3E017B" w14:textId="11CB7D4A" w:rsidR="00A6474A" w:rsidRDefault="00A6474A" w:rsidP="00DA5C75">
      <w:pPr>
        <w:jc w:val="both"/>
        <w:rPr>
          <w:b/>
          <w:bCs/>
        </w:rPr>
      </w:pPr>
    </w:p>
    <w:p w14:paraId="46923CCD" w14:textId="733351CC" w:rsidR="00A6474A" w:rsidRDefault="00A6474A" w:rsidP="00DA5C75">
      <w:pPr>
        <w:jc w:val="both"/>
        <w:rPr>
          <w:b/>
          <w:bCs/>
        </w:rPr>
      </w:pPr>
    </w:p>
    <w:p w14:paraId="12D5EA56" w14:textId="338B9606" w:rsidR="00A6474A" w:rsidRDefault="00A6474A" w:rsidP="00DA5C75">
      <w:pPr>
        <w:jc w:val="both"/>
        <w:rPr>
          <w:b/>
          <w:bCs/>
        </w:rPr>
      </w:pPr>
    </w:p>
    <w:p w14:paraId="0D07212D" w14:textId="65906947" w:rsidR="00A6474A" w:rsidRDefault="00A6474A" w:rsidP="00DA5C75">
      <w:pPr>
        <w:jc w:val="both"/>
        <w:rPr>
          <w:b/>
          <w:bCs/>
        </w:rPr>
      </w:pPr>
    </w:p>
    <w:p w14:paraId="7023AFE4" w14:textId="241FBBA2" w:rsidR="00A6474A" w:rsidRDefault="00A6474A" w:rsidP="00DA5C75">
      <w:pPr>
        <w:jc w:val="both"/>
        <w:rPr>
          <w:b/>
          <w:bCs/>
        </w:rPr>
      </w:pPr>
    </w:p>
    <w:p w14:paraId="706E0ECA" w14:textId="493A4C86" w:rsidR="00A6474A" w:rsidRDefault="00A6474A" w:rsidP="00DA5C75">
      <w:pPr>
        <w:jc w:val="both"/>
        <w:rPr>
          <w:b/>
          <w:bCs/>
        </w:rPr>
      </w:pPr>
    </w:p>
    <w:p w14:paraId="5C96954F" w14:textId="17EACF5E" w:rsidR="00A6474A" w:rsidRDefault="00A6474A" w:rsidP="00DA5C75">
      <w:pPr>
        <w:jc w:val="both"/>
        <w:rPr>
          <w:b/>
          <w:bCs/>
        </w:rPr>
      </w:pPr>
    </w:p>
    <w:p w14:paraId="2622108F" w14:textId="03E1F566" w:rsidR="00A6474A" w:rsidRDefault="00A6474A" w:rsidP="00DA5C75">
      <w:pPr>
        <w:jc w:val="both"/>
        <w:rPr>
          <w:b/>
          <w:bCs/>
        </w:rPr>
      </w:pPr>
    </w:p>
    <w:p w14:paraId="0E900D6B" w14:textId="475F80A9" w:rsidR="00A6474A" w:rsidRDefault="00A6474A" w:rsidP="00DA5C75">
      <w:pPr>
        <w:jc w:val="both"/>
        <w:rPr>
          <w:b/>
          <w:bCs/>
        </w:rPr>
      </w:pPr>
    </w:p>
    <w:p w14:paraId="35D7B57A" w14:textId="2F59DA3F" w:rsidR="00A6474A" w:rsidRDefault="00A6474A" w:rsidP="00DA5C75">
      <w:pPr>
        <w:jc w:val="both"/>
        <w:rPr>
          <w:b/>
          <w:bCs/>
        </w:rPr>
      </w:pPr>
    </w:p>
    <w:p w14:paraId="25165CF5" w14:textId="65F8F413" w:rsidR="00A6474A" w:rsidRDefault="00A6474A" w:rsidP="00DA5C75">
      <w:pPr>
        <w:jc w:val="both"/>
        <w:rPr>
          <w:b/>
          <w:bCs/>
        </w:rPr>
      </w:pPr>
    </w:p>
    <w:p w14:paraId="1AB86B46" w14:textId="77777777" w:rsidR="00A6474A" w:rsidRPr="000B6790" w:rsidRDefault="00A6474A" w:rsidP="00DA5C75">
      <w:pPr>
        <w:jc w:val="both"/>
        <w:rPr>
          <w:b/>
          <w:bCs/>
        </w:rPr>
      </w:pPr>
    </w:p>
    <w:p w14:paraId="04DD31F2" w14:textId="0CDE3310" w:rsidR="00E02EB6" w:rsidRPr="000B6790" w:rsidRDefault="00E02EB6" w:rsidP="00DA5C75">
      <w:pPr>
        <w:jc w:val="both"/>
        <w:rPr>
          <w:b/>
          <w:bCs/>
        </w:rPr>
      </w:pPr>
    </w:p>
    <w:p w14:paraId="4359A4DC" w14:textId="77777777" w:rsidR="00871371" w:rsidRPr="000B6790" w:rsidRDefault="00871371" w:rsidP="00DA5C75">
      <w:pPr>
        <w:jc w:val="both"/>
        <w:rPr>
          <w:b/>
          <w:bCs/>
        </w:rPr>
      </w:pPr>
    </w:p>
    <w:p w14:paraId="1C5B3178" w14:textId="34D1C763" w:rsidR="00383C90" w:rsidRPr="000B6790" w:rsidRDefault="00383C90" w:rsidP="00DA5C75">
      <w:pPr>
        <w:jc w:val="center"/>
        <w:rPr>
          <w:b/>
          <w:bCs/>
        </w:rPr>
      </w:pPr>
      <w:r w:rsidRPr="000B6790">
        <w:rPr>
          <w:b/>
          <w:bCs/>
        </w:rPr>
        <w:lastRenderedPageBreak/>
        <w:t>REFERENCES</w:t>
      </w:r>
    </w:p>
    <w:p w14:paraId="15DADDE8" w14:textId="5B70E778" w:rsidR="00E02EB6" w:rsidRPr="000B6790" w:rsidRDefault="00E02EB6" w:rsidP="00DA5C75">
      <w:pPr>
        <w:widowControl w:val="0"/>
        <w:autoSpaceDE w:val="0"/>
        <w:autoSpaceDN w:val="0"/>
        <w:adjustRightInd w:val="0"/>
        <w:ind w:left="640" w:hanging="640"/>
        <w:jc w:val="both"/>
        <w:rPr>
          <w:noProof/>
        </w:rPr>
      </w:pPr>
      <w:r w:rsidRPr="000B6790">
        <w:fldChar w:fldCharType="begin" w:fldLock="1"/>
      </w:r>
      <w:r w:rsidRPr="000B6790">
        <w:instrText xml:space="preserve">ADDIN Mendeley Bibliography CSL_BIBLIOGRAPHY </w:instrText>
      </w:r>
      <w:r w:rsidRPr="000B6790">
        <w:fldChar w:fldCharType="separate"/>
      </w:r>
      <w:r w:rsidRPr="000B6790">
        <w:rPr>
          <w:noProof/>
        </w:rPr>
        <w:t>[1]</w:t>
      </w:r>
      <w:r w:rsidRPr="000B6790">
        <w:rPr>
          <w:noProof/>
        </w:rPr>
        <w:tab/>
        <w:t xml:space="preserve">S. Hill, “TV audience measurement with big data,” </w:t>
      </w:r>
      <w:r w:rsidRPr="000B6790">
        <w:rPr>
          <w:i/>
          <w:iCs/>
          <w:noProof/>
        </w:rPr>
        <w:t>Big Data</w:t>
      </w:r>
      <w:r w:rsidRPr="000B6790">
        <w:rPr>
          <w:noProof/>
        </w:rPr>
        <w:t>, vol. 2, no. 2, pp. 76–86, 2014, doi: 10.1089/big.2014.0012.</w:t>
      </w:r>
    </w:p>
    <w:p w14:paraId="087FBC1D" w14:textId="77777777" w:rsidR="00E02EB6" w:rsidRPr="000B6790" w:rsidRDefault="00E02EB6" w:rsidP="00DA5C75">
      <w:pPr>
        <w:widowControl w:val="0"/>
        <w:autoSpaceDE w:val="0"/>
        <w:autoSpaceDN w:val="0"/>
        <w:adjustRightInd w:val="0"/>
        <w:ind w:left="640" w:hanging="640"/>
        <w:jc w:val="both"/>
        <w:rPr>
          <w:noProof/>
        </w:rPr>
      </w:pPr>
      <w:r w:rsidRPr="000B6790">
        <w:rPr>
          <w:noProof/>
        </w:rPr>
        <w:t>[2]</w:t>
      </w:r>
      <w:r w:rsidRPr="000B6790">
        <w:rPr>
          <w:noProof/>
        </w:rPr>
        <w:tab/>
        <w:t xml:space="preserve">F. Álvarez </w:t>
      </w:r>
      <w:r w:rsidRPr="000B6790">
        <w:rPr>
          <w:i/>
          <w:iCs/>
          <w:noProof/>
        </w:rPr>
        <w:t>et al.</w:t>
      </w:r>
      <w:r w:rsidRPr="000B6790">
        <w:rPr>
          <w:noProof/>
        </w:rPr>
        <w:t xml:space="preserve">, “Audience Measurement Modeling for Convergent Broadcasting and IPTV Networks,” </w:t>
      </w:r>
      <w:r w:rsidRPr="000B6790">
        <w:rPr>
          <w:i/>
          <w:iCs/>
          <w:noProof/>
        </w:rPr>
        <w:t>IEEE Trans. Broadcast.</w:t>
      </w:r>
      <w:r w:rsidRPr="000B6790">
        <w:rPr>
          <w:noProof/>
        </w:rPr>
        <w:t>, vol. 55, no. 2, pp. 502–515, 2009, doi: 10.1109/TBC.2008.2012040.</w:t>
      </w:r>
    </w:p>
    <w:p w14:paraId="27606C2B" w14:textId="77777777" w:rsidR="00E02EB6" w:rsidRPr="000B6790" w:rsidRDefault="00E02EB6" w:rsidP="00DA5C75">
      <w:pPr>
        <w:widowControl w:val="0"/>
        <w:autoSpaceDE w:val="0"/>
        <w:autoSpaceDN w:val="0"/>
        <w:adjustRightInd w:val="0"/>
        <w:ind w:left="640" w:hanging="640"/>
        <w:jc w:val="both"/>
        <w:rPr>
          <w:noProof/>
        </w:rPr>
      </w:pPr>
      <w:r w:rsidRPr="000B6790">
        <w:rPr>
          <w:noProof/>
        </w:rPr>
        <w:t>[3]</w:t>
      </w:r>
      <w:r w:rsidRPr="000B6790">
        <w:rPr>
          <w:noProof/>
        </w:rPr>
        <w:tab/>
        <w:t xml:space="preserve">W. Hyun, M. Y. Huh, S. H. Kim, and S. G. Kang, “Study on design and implementation of audience measurement functionalities for digital signage service using Kinect camera,” </w:t>
      </w:r>
      <w:r w:rsidRPr="000B6790">
        <w:rPr>
          <w:i/>
          <w:iCs/>
          <w:noProof/>
        </w:rPr>
        <w:t>Int. Conf. Adv. Commun. Technol. ICACT</w:t>
      </w:r>
      <w:r w:rsidRPr="000B6790">
        <w:rPr>
          <w:noProof/>
        </w:rPr>
        <w:t>, vol. 3, no. 5, pp. 597–600, 2014, doi: 10.1109/ICACT.2014.6779030.</w:t>
      </w:r>
    </w:p>
    <w:p w14:paraId="392279F9" w14:textId="77777777" w:rsidR="00E02EB6" w:rsidRPr="000B6790" w:rsidRDefault="00E02EB6" w:rsidP="00DA5C75">
      <w:pPr>
        <w:widowControl w:val="0"/>
        <w:autoSpaceDE w:val="0"/>
        <w:autoSpaceDN w:val="0"/>
        <w:adjustRightInd w:val="0"/>
        <w:ind w:left="640" w:hanging="640"/>
        <w:jc w:val="both"/>
        <w:rPr>
          <w:noProof/>
        </w:rPr>
      </w:pPr>
      <w:r w:rsidRPr="000B6790">
        <w:rPr>
          <w:noProof/>
        </w:rPr>
        <w:t>[4]</w:t>
      </w:r>
      <w:r w:rsidRPr="000B6790">
        <w:rPr>
          <w:noProof/>
        </w:rPr>
        <w:tab/>
        <w:t>J. Allmer, “miRNomics: MicroRNA Biology and Computational Analysis,” vol. 1107, p. 333, 2014, doi: 10.1007/978-1-62703-748-8.</w:t>
      </w:r>
    </w:p>
    <w:p w14:paraId="7AAE22D0" w14:textId="77777777" w:rsidR="00E02EB6" w:rsidRPr="000B6790" w:rsidRDefault="00E02EB6" w:rsidP="00DA5C75">
      <w:pPr>
        <w:widowControl w:val="0"/>
        <w:autoSpaceDE w:val="0"/>
        <w:autoSpaceDN w:val="0"/>
        <w:adjustRightInd w:val="0"/>
        <w:ind w:left="640" w:hanging="640"/>
        <w:jc w:val="both"/>
        <w:rPr>
          <w:noProof/>
        </w:rPr>
      </w:pPr>
      <w:r w:rsidRPr="000B6790">
        <w:rPr>
          <w:noProof/>
        </w:rPr>
        <w:t>[5]</w:t>
      </w:r>
      <w:r w:rsidRPr="000B6790">
        <w:rPr>
          <w:noProof/>
        </w:rPr>
        <w:tab/>
        <w:t xml:space="preserve">L. L. James Webster, Patricia Phalen, </w:t>
      </w:r>
      <w:r w:rsidRPr="000B6790">
        <w:rPr>
          <w:i/>
          <w:iCs/>
          <w:noProof/>
        </w:rPr>
        <w:t>Ratings Analysis Audience Measurement and Analytics</w:t>
      </w:r>
      <w:r w:rsidRPr="000B6790">
        <w:rPr>
          <w:noProof/>
        </w:rPr>
        <w:t>, 4th ed. 2013.</w:t>
      </w:r>
    </w:p>
    <w:p w14:paraId="057A9235" w14:textId="77777777" w:rsidR="00E02EB6" w:rsidRPr="000B6790" w:rsidRDefault="00E02EB6" w:rsidP="00DA5C75">
      <w:pPr>
        <w:widowControl w:val="0"/>
        <w:autoSpaceDE w:val="0"/>
        <w:autoSpaceDN w:val="0"/>
        <w:adjustRightInd w:val="0"/>
        <w:ind w:left="640" w:hanging="640"/>
        <w:jc w:val="both"/>
        <w:rPr>
          <w:noProof/>
        </w:rPr>
      </w:pPr>
      <w:r w:rsidRPr="000B6790">
        <w:rPr>
          <w:noProof/>
        </w:rPr>
        <w:t>[6]</w:t>
      </w:r>
      <w:r w:rsidRPr="000B6790">
        <w:rPr>
          <w:noProof/>
        </w:rPr>
        <w:tab/>
        <w:t xml:space="preserve">P. M. Napoli, “Ratings and Audience Measurement,” </w:t>
      </w:r>
      <w:r w:rsidRPr="000B6790">
        <w:rPr>
          <w:i/>
          <w:iCs/>
          <w:noProof/>
        </w:rPr>
        <w:t>Handb. Media Audiences</w:t>
      </w:r>
      <w:r w:rsidRPr="000B6790">
        <w:rPr>
          <w:noProof/>
        </w:rPr>
        <w:t>, pp. 286–301, 2011, doi: 10.1002/9781444340525.ch14.</w:t>
      </w:r>
    </w:p>
    <w:p w14:paraId="4A47AC7B" w14:textId="77777777" w:rsidR="00E02EB6" w:rsidRPr="000B6790" w:rsidRDefault="00E02EB6" w:rsidP="00DA5C75">
      <w:pPr>
        <w:widowControl w:val="0"/>
        <w:autoSpaceDE w:val="0"/>
        <w:autoSpaceDN w:val="0"/>
        <w:adjustRightInd w:val="0"/>
        <w:ind w:left="640" w:hanging="640"/>
        <w:jc w:val="both"/>
        <w:rPr>
          <w:noProof/>
        </w:rPr>
      </w:pPr>
      <w:r w:rsidRPr="000B6790">
        <w:rPr>
          <w:noProof/>
        </w:rPr>
        <w:t>[7]</w:t>
      </w:r>
      <w:r w:rsidRPr="000B6790">
        <w:rPr>
          <w:noProof/>
        </w:rPr>
        <w:tab/>
        <w:t xml:space="preserve">Karen Buzzard, </w:t>
      </w:r>
      <w:r w:rsidRPr="000B6790">
        <w:rPr>
          <w:i/>
          <w:iCs/>
          <w:noProof/>
        </w:rPr>
        <w:t>Electronic Media Ratings: Turning Audiences Into Dollars and Sense</w:t>
      </w:r>
      <w:r w:rsidRPr="000B6790">
        <w:rPr>
          <w:noProof/>
        </w:rPr>
        <w:t>. .</w:t>
      </w:r>
    </w:p>
    <w:p w14:paraId="3AB0D17C" w14:textId="77777777" w:rsidR="00E02EB6" w:rsidRPr="000B6790" w:rsidRDefault="00E02EB6" w:rsidP="00DA5C75">
      <w:pPr>
        <w:widowControl w:val="0"/>
        <w:autoSpaceDE w:val="0"/>
        <w:autoSpaceDN w:val="0"/>
        <w:adjustRightInd w:val="0"/>
        <w:ind w:left="640" w:hanging="640"/>
        <w:jc w:val="both"/>
        <w:rPr>
          <w:noProof/>
        </w:rPr>
      </w:pPr>
      <w:r w:rsidRPr="000B6790">
        <w:rPr>
          <w:noProof/>
        </w:rPr>
        <w:t>[8]</w:t>
      </w:r>
      <w:r w:rsidRPr="000B6790">
        <w:rPr>
          <w:noProof/>
        </w:rPr>
        <w:tab/>
        <w:t>“Nielsen.” http://sites.nielsen.com/90years/ (accessed Jul. 07, 2021).</w:t>
      </w:r>
    </w:p>
    <w:p w14:paraId="2C6163FB" w14:textId="77777777" w:rsidR="00E02EB6" w:rsidRPr="000B6790" w:rsidRDefault="00E02EB6" w:rsidP="00DA5C75">
      <w:pPr>
        <w:widowControl w:val="0"/>
        <w:autoSpaceDE w:val="0"/>
        <w:autoSpaceDN w:val="0"/>
        <w:adjustRightInd w:val="0"/>
        <w:ind w:left="640" w:hanging="640"/>
        <w:jc w:val="both"/>
        <w:rPr>
          <w:noProof/>
        </w:rPr>
      </w:pPr>
      <w:r w:rsidRPr="000B6790">
        <w:rPr>
          <w:noProof/>
        </w:rPr>
        <w:t>[9]</w:t>
      </w:r>
      <w:r w:rsidRPr="000B6790">
        <w:rPr>
          <w:noProof/>
        </w:rPr>
        <w:tab/>
        <w:t xml:space="preserve">E. Barnouw, “Review of The Evolution of American Television.,” </w:t>
      </w:r>
      <w:r w:rsidRPr="000B6790">
        <w:rPr>
          <w:i/>
          <w:iCs/>
          <w:noProof/>
        </w:rPr>
        <w:t>Contemp. Psychol. A J. Rev.</w:t>
      </w:r>
      <w:r w:rsidRPr="000B6790">
        <w:rPr>
          <w:noProof/>
        </w:rPr>
        <w:t>, vol. 36, no. 3, pp. 264–264, 1991, doi: 10.1037/029580.</w:t>
      </w:r>
    </w:p>
    <w:p w14:paraId="2F45572C" w14:textId="77777777" w:rsidR="00E02EB6" w:rsidRPr="000B6790" w:rsidRDefault="00E02EB6" w:rsidP="00DA5C75">
      <w:pPr>
        <w:widowControl w:val="0"/>
        <w:autoSpaceDE w:val="0"/>
        <w:autoSpaceDN w:val="0"/>
        <w:adjustRightInd w:val="0"/>
        <w:ind w:left="640" w:hanging="640"/>
        <w:jc w:val="both"/>
        <w:rPr>
          <w:noProof/>
        </w:rPr>
      </w:pPr>
      <w:r w:rsidRPr="000B6790">
        <w:rPr>
          <w:noProof/>
        </w:rPr>
        <w:t>[10]</w:t>
      </w:r>
      <w:r w:rsidRPr="000B6790">
        <w:rPr>
          <w:noProof/>
        </w:rPr>
        <w:tab/>
        <w:t>“Cable Television | Federal Communications Commission.” https://www.fcc.gov/media/engineering/cable-television.</w:t>
      </w:r>
    </w:p>
    <w:p w14:paraId="122DF54D" w14:textId="77777777" w:rsidR="00E02EB6" w:rsidRPr="000B6790" w:rsidRDefault="00E02EB6" w:rsidP="00DA5C75">
      <w:pPr>
        <w:widowControl w:val="0"/>
        <w:autoSpaceDE w:val="0"/>
        <w:autoSpaceDN w:val="0"/>
        <w:adjustRightInd w:val="0"/>
        <w:ind w:left="640" w:hanging="640"/>
        <w:jc w:val="both"/>
        <w:rPr>
          <w:noProof/>
        </w:rPr>
      </w:pPr>
      <w:r w:rsidRPr="000B6790">
        <w:rPr>
          <w:noProof/>
        </w:rPr>
        <w:t>[11]</w:t>
      </w:r>
      <w:r w:rsidRPr="000B6790">
        <w:rPr>
          <w:noProof/>
        </w:rPr>
        <w:tab/>
        <w:t xml:space="preserve">J. Liaukonyte, T. Teixeira, and K. C. Wilbur, “Television advertising and online shopping,” </w:t>
      </w:r>
      <w:r w:rsidRPr="000B6790">
        <w:rPr>
          <w:i/>
          <w:iCs/>
          <w:noProof/>
        </w:rPr>
        <w:t>Mark. Sci.</w:t>
      </w:r>
      <w:r w:rsidRPr="000B6790">
        <w:rPr>
          <w:noProof/>
        </w:rPr>
        <w:t>, vol. 34, no. 3, pp. 311–330, 2015, doi: 10.1287/mksc.2014.0899.</w:t>
      </w:r>
    </w:p>
    <w:p w14:paraId="082834F0" w14:textId="77777777" w:rsidR="00E02EB6" w:rsidRPr="000B6790" w:rsidRDefault="00E02EB6" w:rsidP="00DA5C75">
      <w:pPr>
        <w:widowControl w:val="0"/>
        <w:autoSpaceDE w:val="0"/>
        <w:autoSpaceDN w:val="0"/>
        <w:adjustRightInd w:val="0"/>
        <w:ind w:left="640" w:hanging="640"/>
        <w:jc w:val="both"/>
        <w:rPr>
          <w:noProof/>
        </w:rPr>
      </w:pPr>
      <w:r w:rsidRPr="000B6790">
        <w:rPr>
          <w:noProof/>
        </w:rPr>
        <w:t>[12]</w:t>
      </w:r>
      <w:r w:rsidRPr="000B6790">
        <w:rPr>
          <w:noProof/>
        </w:rPr>
        <w:tab/>
        <w:t xml:space="preserve">K. Chorianopoulos and G. Lekakos, “Introduction to social TV: Enhancing the shared experience with interactive TV,” </w:t>
      </w:r>
      <w:r w:rsidRPr="000B6790">
        <w:rPr>
          <w:i/>
          <w:iCs/>
          <w:noProof/>
        </w:rPr>
        <w:t>Int. J. Hum. Comput. Interact.</w:t>
      </w:r>
      <w:r w:rsidRPr="000B6790">
        <w:rPr>
          <w:noProof/>
        </w:rPr>
        <w:t>, vol. 24, no. 2, pp. 113–120, 2008, doi: 10.1080/10447310701821574.</w:t>
      </w:r>
    </w:p>
    <w:p w14:paraId="098383E1" w14:textId="77777777" w:rsidR="00E02EB6" w:rsidRPr="000B6790" w:rsidRDefault="00E02EB6" w:rsidP="00DA5C75">
      <w:pPr>
        <w:widowControl w:val="0"/>
        <w:autoSpaceDE w:val="0"/>
        <w:autoSpaceDN w:val="0"/>
        <w:adjustRightInd w:val="0"/>
        <w:ind w:left="640" w:hanging="640"/>
        <w:jc w:val="both"/>
        <w:rPr>
          <w:noProof/>
        </w:rPr>
      </w:pPr>
      <w:r w:rsidRPr="000B6790">
        <w:rPr>
          <w:noProof/>
        </w:rPr>
        <w:lastRenderedPageBreak/>
        <w:t>[13]</w:t>
      </w:r>
      <w:r w:rsidRPr="000B6790">
        <w:rPr>
          <w:noProof/>
        </w:rPr>
        <w:tab/>
        <w:t xml:space="preserve">D. Mukherjee, T. Chattopadhyay, S. Bhattacharya, A. Ghose, and P. Misra, “An architecture for real time television audience measurement,” </w:t>
      </w:r>
      <w:r w:rsidRPr="000B6790">
        <w:rPr>
          <w:i/>
          <w:iCs/>
          <w:noProof/>
        </w:rPr>
        <w:t>Isc. 2011 - 2011 IEEE Symp. Comput. Informatics</w:t>
      </w:r>
      <w:r w:rsidRPr="000B6790">
        <w:rPr>
          <w:noProof/>
        </w:rPr>
        <w:t>, pp. 611–616, 2011, doi: 10.1109/ISCI.2011.5958986.</w:t>
      </w:r>
    </w:p>
    <w:p w14:paraId="1566F40E" w14:textId="77777777" w:rsidR="00E02EB6" w:rsidRPr="000B6790" w:rsidRDefault="00E02EB6" w:rsidP="00DA5C75">
      <w:pPr>
        <w:widowControl w:val="0"/>
        <w:autoSpaceDE w:val="0"/>
        <w:autoSpaceDN w:val="0"/>
        <w:adjustRightInd w:val="0"/>
        <w:ind w:left="640" w:hanging="640"/>
        <w:jc w:val="both"/>
        <w:rPr>
          <w:noProof/>
        </w:rPr>
      </w:pPr>
      <w:r w:rsidRPr="000B6790">
        <w:rPr>
          <w:noProof/>
        </w:rPr>
        <w:t>[14]</w:t>
      </w:r>
      <w:r w:rsidRPr="000B6790">
        <w:rPr>
          <w:noProof/>
        </w:rPr>
        <w:tab/>
        <w:t>Trumedia, “Trumedia.” http://http//trumedia.co.il/.</w:t>
      </w:r>
    </w:p>
    <w:p w14:paraId="29AD8219" w14:textId="77777777" w:rsidR="00E02EB6" w:rsidRPr="000B6790" w:rsidRDefault="00E02EB6" w:rsidP="00DA5C75">
      <w:pPr>
        <w:widowControl w:val="0"/>
        <w:autoSpaceDE w:val="0"/>
        <w:autoSpaceDN w:val="0"/>
        <w:adjustRightInd w:val="0"/>
        <w:ind w:left="640" w:hanging="640"/>
        <w:jc w:val="both"/>
        <w:rPr>
          <w:noProof/>
        </w:rPr>
      </w:pPr>
      <w:r w:rsidRPr="000B6790">
        <w:rPr>
          <w:noProof/>
        </w:rPr>
        <w:t>[15]</w:t>
      </w:r>
      <w:r w:rsidRPr="000B6790">
        <w:rPr>
          <w:noProof/>
        </w:rPr>
        <w:tab/>
        <w:t>Quividi, “Quividi.” https://quividi.com/.</w:t>
      </w:r>
    </w:p>
    <w:p w14:paraId="0064B7BA" w14:textId="77777777" w:rsidR="00E02EB6" w:rsidRPr="000B6790" w:rsidRDefault="00E02EB6" w:rsidP="00DA5C75">
      <w:pPr>
        <w:widowControl w:val="0"/>
        <w:autoSpaceDE w:val="0"/>
        <w:autoSpaceDN w:val="0"/>
        <w:adjustRightInd w:val="0"/>
        <w:ind w:left="640" w:hanging="640"/>
        <w:jc w:val="both"/>
        <w:rPr>
          <w:noProof/>
        </w:rPr>
      </w:pPr>
      <w:r w:rsidRPr="000B6790">
        <w:rPr>
          <w:noProof/>
        </w:rPr>
        <w:t>[16]</w:t>
      </w:r>
      <w:r w:rsidRPr="000B6790">
        <w:rPr>
          <w:noProof/>
        </w:rPr>
        <w:tab/>
        <w:t>Cognovision, “Cognovision.” http://www.cognovision.com/.</w:t>
      </w:r>
    </w:p>
    <w:p w14:paraId="32E9085A" w14:textId="77777777" w:rsidR="00E02EB6" w:rsidRPr="000B6790" w:rsidRDefault="00E02EB6" w:rsidP="00DA5C75">
      <w:pPr>
        <w:widowControl w:val="0"/>
        <w:autoSpaceDE w:val="0"/>
        <w:autoSpaceDN w:val="0"/>
        <w:adjustRightInd w:val="0"/>
        <w:ind w:left="640" w:hanging="640"/>
        <w:jc w:val="both"/>
        <w:rPr>
          <w:noProof/>
        </w:rPr>
      </w:pPr>
      <w:r w:rsidRPr="000B6790">
        <w:rPr>
          <w:noProof/>
        </w:rPr>
        <w:t>[17]</w:t>
      </w:r>
      <w:r w:rsidRPr="000B6790">
        <w:rPr>
          <w:noProof/>
        </w:rPr>
        <w:tab/>
        <w:t xml:space="preserve">F. Álvarez, D. Alliez, C. A. Martín, J. M. Menéndez, and G. Cisneros, “Audience measurement technologies for user centric media,” </w:t>
      </w:r>
      <w:r w:rsidRPr="000B6790">
        <w:rPr>
          <w:i/>
          <w:iCs/>
          <w:noProof/>
        </w:rPr>
        <w:t>Proc. Int. Symp. Consum. Electron. ISCE</w:t>
      </w:r>
      <w:r w:rsidRPr="000B6790">
        <w:rPr>
          <w:noProof/>
        </w:rPr>
        <w:t>, no. 1, pp. 1–4, 2008, doi: 10.1109/ISCE.2008.4559460.</w:t>
      </w:r>
    </w:p>
    <w:p w14:paraId="30F23DDD" w14:textId="77777777" w:rsidR="00E02EB6" w:rsidRPr="000B6790" w:rsidRDefault="00E02EB6" w:rsidP="00DA5C75">
      <w:pPr>
        <w:widowControl w:val="0"/>
        <w:autoSpaceDE w:val="0"/>
        <w:autoSpaceDN w:val="0"/>
        <w:adjustRightInd w:val="0"/>
        <w:ind w:left="640" w:hanging="640"/>
        <w:jc w:val="both"/>
        <w:rPr>
          <w:noProof/>
        </w:rPr>
      </w:pPr>
      <w:r w:rsidRPr="000B6790">
        <w:rPr>
          <w:noProof/>
        </w:rPr>
        <w:t>[18]</w:t>
      </w:r>
      <w:r w:rsidRPr="000B6790">
        <w:rPr>
          <w:noProof/>
        </w:rPr>
        <w:tab/>
        <w:t>D. Ziou, “A Graphical Model for Context-Aware Visual Content Recommendation,” no. April, 2015, doi: 10.1109/TMM.2007.911226.</w:t>
      </w:r>
    </w:p>
    <w:p w14:paraId="583C0EFE" w14:textId="77777777" w:rsidR="00E02EB6" w:rsidRPr="000B6790" w:rsidRDefault="00E02EB6" w:rsidP="00DA5C75">
      <w:pPr>
        <w:widowControl w:val="0"/>
        <w:autoSpaceDE w:val="0"/>
        <w:autoSpaceDN w:val="0"/>
        <w:adjustRightInd w:val="0"/>
        <w:ind w:left="640" w:hanging="640"/>
        <w:jc w:val="both"/>
        <w:rPr>
          <w:noProof/>
        </w:rPr>
      </w:pPr>
      <w:r w:rsidRPr="000B6790">
        <w:rPr>
          <w:noProof/>
        </w:rPr>
        <w:t>[19]</w:t>
      </w:r>
      <w:r w:rsidRPr="000B6790">
        <w:rPr>
          <w:noProof/>
        </w:rPr>
        <w:tab/>
        <w:t xml:space="preserve">J. M. K. Kua, T. Thiruvaran, M. Nosratighods, E. Ambikairajah, and J. Epps, “Investigation of spectral centroid magnitude and frequency for speaker recognition,” </w:t>
      </w:r>
      <w:r w:rsidRPr="000B6790">
        <w:rPr>
          <w:i/>
          <w:iCs/>
          <w:noProof/>
        </w:rPr>
        <w:t>Odyssey 2010 Speak. Lang. Recognit. Work.</w:t>
      </w:r>
      <w:r w:rsidRPr="000B6790">
        <w:rPr>
          <w:noProof/>
        </w:rPr>
        <w:t>, no. August 2014, pp. 34–39, 2010.</w:t>
      </w:r>
    </w:p>
    <w:p w14:paraId="1317F999" w14:textId="77777777" w:rsidR="00E02EB6" w:rsidRPr="000B6790" w:rsidRDefault="00E02EB6" w:rsidP="00DA5C75">
      <w:pPr>
        <w:widowControl w:val="0"/>
        <w:autoSpaceDE w:val="0"/>
        <w:autoSpaceDN w:val="0"/>
        <w:adjustRightInd w:val="0"/>
        <w:ind w:left="640" w:hanging="640"/>
        <w:jc w:val="both"/>
        <w:rPr>
          <w:noProof/>
        </w:rPr>
      </w:pPr>
      <w:r w:rsidRPr="000B6790">
        <w:rPr>
          <w:noProof/>
        </w:rPr>
        <w:t>[20]</w:t>
      </w:r>
      <w:r w:rsidRPr="000B6790">
        <w:rPr>
          <w:noProof/>
        </w:rPr>
        <w:tab/>
        <w:t>D. Hosseinzadeh and S. Krishnan, “On the Use of Complementary Spectral Features,” no. December 2007, 2014, doi: 10.1155/2008/258184.</w:t>
      </w:r>
    </w:p>
    <w:p w14:paraId="19CF1576" w14:textId="77777777" w:rsidR="00E02EB6" w:rsidRPr="000B6790" w:rsidRDefault="00E02EB6" w:rsidP="00DA5C75">
      <w:pPr>
        <w:widowControl w:val="0"/>
        <w:autoSpaceDE w:val="0"/>
        <w:autoSpaceDN w:val="0"/>
        <w:adjustRightInd w:val="0"/>
        <w:ind w:left="640" w:hanging="640"/>
        <w:jc w:val="both"/>
        <w:rPr>
          <w:noProof/>
        </w:rPr>
      </w:pPr>
      <w:r w:rsidRPr="000B6790">
        <w:rPr>
          <w:noProof/>
        </w:rPr>
        <w:t>[21]</w:t>
      </w:r>
      <w:r w:rsidRPr="000B6790">
        <w:rPr>
          <w:noProof/>
        </w:rPr>
        <w:tab/>
        <w:t>T. Thiruvaran, E. Ambikairajah, and J. Epps, “Extraction of FM components from speech signals using all-pole model,” 2008.</w:t>
      </w:r>
    </w:p>
    <w:p w14:paraId="38771028" w14:textId="77777777" w:rsidR="00E02EB6" w:rsidRPr="000B6790" w:rsidRDefault="00E02EB6" w:rsidP="00DA5C75">
      <w:pPr>
        <w:widowControl w:val="0"/>
        <w:autoSpaceDE w:val="0"/>
        <w:autoSpaceDN w:val="0"/>
        <w:adjustRightInd w:val="0"/>
        <w:ind w:left="640" w:hanging="640"/>
        <w:jc w:val="both"/>
        <w:rPr>
          <w:noProof/>
        </w:rPr>
      </w:pPr>
      <w:r w:rsidRPr="000B6790">
        <w:rPr>
          <w:noProof/>
        </w:rPr>
        <w:t>[22]</w:t>
      </w:r>
      <w:r w:rsidRPr="000B6790">
        <w:rPr>
          <w:noProof/>
        </w:rPr>
        <w:tab/>
        <w:t xml:space="preserve">M. Nosratighods, T. Thiruvaran, J. Epps, E. Ambikairajah, B. Ma, and H. Li, “Evaluation of a fused FM and Cepstral-based speaker recognition system on the NIST 2008 SRE,” </w:t>
      </w:r>
      <w:r w:rsidRPr="000B6790">
        <w:rPr>
          <w:i/>
          <w:iCs/>
          <w:noProof/>
        </w:rPr>
        <w:t>ICASSP, IEEE Int. Conf. Acoust. Speech Signal Process. - Proc.</w:t>
      </w:r>
      <w:r w:rsidRPr="000B6790">
        <w:rPr>
          <w:noProof/>
        </w:rPr>
        <w:t>, no. April, pp. 4233–4236, 2009, doi: 10.1109/ICASSP.2009.4960563.</w:t>
      </w:r>
    </w:p>
    <w:p w14:paraId="4AB3A287" w14:textId="77777777" w:rsidR="00E02EB6" w:rsidRPr="000B6790" w:rsidRDefault="00E02EB6" w:rsidP="00DA5C75">
      <w:pPr>
        <w:widowControl w:val="0"/>
        <w:autoSpaceDE w:val="0"/>
        <w:autoSpaceDN w:val="0"/>
        <w:adjustRightInd w:val="0"/>
        <w:ind w:left="640" w:hanging="640"/>
        <w:jc w:val="both"/>
        <w:rPr>
          <w:noProof/>
        </w:rPr>
      </w:pPr>
      <w:r w:rsidRPr="000B6790">
        <w:rPr>
          <w:noProof/>
        </w:rPr>
        <w:t>[23]</w:t>
      </w:r>
      <w:r w:rsidRPr="000B6790">
        <w:rPr>
          <w:noProof/>
        </w:rPr>
        <w:tab/>
        <w:t xml:space="preserve">T. Thiruvaran, M. Nosratighods, E. Ambikairajah, and J. Epps, “Computationally efficient frame-averaged FM feature extraction for speaker recognition,” </w:t>
      </w:r>
      <w:r w:rsidRPr="000B6790">
        <w:rPr>
          <w:i/>
          <w:iCs/>
          <w:noProof/>
        </w:rPr>
        <w:t>Electron. Lett.</w:t>
      </w:r>
      <w:r w:rsidRPr="000B6790">
        <w:rPr>
          <w:noProof/>
        </w:rPr>
        <w:t>, vol. 45, no. 6, pp. 335–337, 2009, doi: 10.1049/el.2009.0170.</w:t>
      </w:r>
    </w:p>
    <w:p w14:paraId="686EE045" w14:textId="77777777" w:rsidR="00E02EB6" w:rsidRPr="000B6790" w:rsidRDefault="00E02EB6" w:rsidP="00DA5C75">
      <w:pPr>
        <w:widowControl w:val="0"/>
        <w:autoSpaceDE w:val="0"/>
        <w:autoSpaceDN w:val="0"/>
        <w:adjustRightInd w:val="0"/>
        <w:ind w:left="640" w:hanging="640"/>
        <w:jc w:val="both"/>
        <w:rPr>
          <w:noProof/>
        </w:rPr>
      </w:pPr>
      <w:r w:rsidRPr="000B6790">
        <w:rPr>
          <w:noProof/>
        </w:rPr>
        <w:t>[24]</w:t>
      </w:r>
      <w:r w:rsidRPr="000B6790">
        <w:rPr>
          <w:noProof/>
        </w:rPr>
        <w:tab/>
        <w:t xml:space="preserve">K. K. Paliwal, “Spectral subband centroid features for speech recognition,” </w:t>
      </w:r>
      <w:r w:rsidRPr="000B6790">
        <w:rPr>
          <w:i/>
          <w:iCs/>
          <w:noProof/>
        </w:rPr>
        <w:t>ICASSP, IEEE Int. Conf. Acoust. Speech Signal Process. - Proc.</w:t>
      </w:r>
      <w:r w:rsidRPr="000B6790">
        <w:rPr>
          <w:noProof/>
        </w:rPr>
        <w:t xml:space="preserve">, vol. 2, pp. 617–620, 1998, doi: </w:t>
      </w:r>
      <w:r w:rsidRPr="000B6790">
        <w:rPr>
          <w:noProof/>
        </w:rPr>
        <w:lastRenderedPageBreak/>
        <w:t>10.1109/ICASSP.1998.675340.</w:t>
      </w:r>
    </w:p>
    <w:p w14:paraId="009E9EFF" w14:textId="77777777" w:rsidR="00E02EB6" w:rsidRPr="000B6790" w:rsidRDefault="00E02EB6" w:rsidP="00DA5C75">
      <w:pPr>
        <w:widowControl w:val="0"/>
        <w:autoSpaceDE w:val="0"/>
        <w:autoSpaceDN w:val="0"/>
        <w:adjustRightInd w:val="0"/>
        <w:ind w:left="640" w:hanging="640"/>
        <w:jc w:val="both"/>
        <w:rPr>
          <w:noProof/>
        </w:rPr>
      </w:pPr>
      <w:r w:rsidRPr="000B6790">
        <w:rPr>
          <w:noProof/>
        </w:rPr>
        <w:t>[25]</w:t>
      </w:r>
      <w:r w:rsidRPr="000B6790">
        <w:rPr>
          <w:noProof/>
        </w:rPr>
        <w:tab/>
        <w:t xml:space="preserve">N. P. H. Thian, C. Sanderson, and S. Bengio, “Spectral subband centroids as complementary features for speaker authentication,” </w:t>
      </w:r>
      <w:r w:rsidRPr="000B6790">
        <w:rPr>
          <w:i/>
          <w:iCs/>
          <w:noProof/>
        </w:rPr>
        <w:t>Lect. Notes Comput. Sci. (including Subser. Lect. Notes Artif. Intell. Lect. Notes Bioinformatics)</w:t>
      </w:r>
      <w:r w:rsidRPr="000B6790">
        <w:rPr>
          <w:noProof/>
        </w:rPr>
        <w:t>, vol. 3072, pp. 631–639, 2004, doi: 10.1007/978-3-540-25948-0_86.</w:t>
      </w:r>
    </w:p>
    <w:p w14:paraId="60464DA3" w14:textId="77777777" w:rsidR="00E02EB6" w:rsidRPr="000B6790" w:rsidRDefault="00E02EB6" w:rsidP="00DA5C75">
      <w:pPr>
        <w:widowControl w:val="0"/>
        <w:autoSpaceDE w:val="0"/>
        <w:autoSpaceDN w:val="0"/>
        <w:adjustRightInd w:val="0"/>
        <w:ind w:left="640" w:hanging="640"/>
        <w:jc w:val="both"/>
        <w:rPr>
          <w:noProof/>
        </w:rPr>
      </w:pPr>
      <w:r w:rsidRPr="000B6790">
        <w:rPr>
          <w:noProof/>
        </w:rPr>
        <w:t>[26]</w:t>
      </w:r>
      <w:r w:rsidRPr="000B6790">
        <w:rPr>
          <w:noProof/>
        </w:rPr>
        <w:tab/>
        <w:t xml:space="preserve">G. Starkey, “Estimating audiences: Sampling in television and radio audience research,” </w:t>
      </w:r>
      <w:r w:rsidRPr="000B6790">
        <w:rPr>
          <w:i/>
          <w:iCs/>
          <w:noProof/>
        </w:rPr>
        <w:t>Int. J. Phytoremediation</w:t>
      </w:r>
      <w:r w:rsidRPr="000B6790">
        <w:rPr>
          <w:noProof/>
        </w:rPr>
        <w:t>, vol. 21, no. 1, pp. 3–25, 2004, doi: 10.1080/0954896042000216428.</w:t>
      </w:r>
    </w:p>
    <w:p w14:paraId="221D2090" w14:textId="1EEBE9B1" w:rsidR="00383C90" w:rsidRPr="000B6790" w:rsidRDefault="00E02EB6" w:rsidP="00DA5C75">
      <w:pPr>
        <w:jc w:val="both"/>
      </w:pPr>
      <w:r w:rsidRPr="000B6790">
        <w:fldChar w:fldCharType="end"/>
      </w:r>
    </w:p>
    <w:p w14:paraId="632E23A2" w14:textId="77777777" w:rsidR="00D75B87" w:rsidRPr="000B6790" w:rsidRDefault="00D75B87" w:rsidP="00DA5C75">
      <w:pPr>
        <w:jc w:val="both"/>
      </w:pPr>
    </w:p>
    <w:p w14:paraId="6BEE6387" w14:textId="77777777" w:rsidR="00B25ECC" w:rsidRPr="000B6790" w:rsidRDefault="00B25ECC" w:rsidP="00DA5C75">
      <w:pPr>
        <w:jc w:val="both"/>
      </w:pPr>
    </w:p>
    <w:sectPr w:rsidR="00B25ECC" w:rsidRPr="000B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AC6B4" w14:textId="77777777" w:rsidR="00E8254C" w:rsidRDefault="00E8254C" w:rsidP="00EB5FEC">
      <w:r>
        <w:separator/>
      </w:r>
    </w:p>
  </w:endnote>
  <w:endnote w:type="continuationSeparator" w:id="0">
    <w:p w14:paraId="2F0083B9" w14:textId="77777777" w:rsidR="00E8254C" w:rsidRDefault="00E8254C"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20037" w14:textId="77777777" w:rsidR="00E8254C" w:rsidRDefault="00E8254C" w:rsidP="00EB5FEC">
      <w:r>
        <w:separator/>
      </w:r>
    </w:p>
  </w:footnote>
  <w:footnote w:type="continuationSeparator" w:id="0">
    <w:p w14:paraId="6BC1E106" w14:textId="77777777" w:rsidR="00E8254C" w:rsidRDefault="00E8254C"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4D09"/>
    <w:multiLevelType w:val="hybridMultilevel"/>
    <w:tmpl w:val="24DEC9FA"/>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6"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57C20"/>
    <w:multiLevelType w:val="multilevel"/>
    <w:tmpl w:val="0E9E138E"/>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0"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1"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F4498F"/>
    <w:multiLevelType w:val="hybridMultilevel"/>
    <w:tmpl w:val="947CF574"/>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4"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3"/>
  </w:num>
  <w:num w:numId="8">
    <w:abstractNumId w:val="34"/>
  </w:num>
  <w:num w:numId="9">
    <w:abstractNumId w:val="25"/>
  </w:num>
  <w:num w:numId="10">
    <w:abstractNumId w:val="23"/>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7"/>
  </w:num>
  <w:num w:numId="16">
    <w:abstractNumId w:val="16"/>
  </w:num>
  <w:num w:numId="17">
    <w:abstractNumId w:val="29"/>
  </w:num>
  <w:num w:numId="18">
    <w:abstractNumId w:val="21"/>
  </w:num>
  <w:num w:numId="19">
    <w:abstractNumId w:val="26"/>
  </w:num>
  <w:num w:numId="20">
    <w:abstractNumId w:val="14"/>
  </w:num>
  <w:num w:numId="21">
    <w:abstractNumId w:val="0"/>
  </w:num>
  <w:num w:numId="22">
    <w:abstractNumId w:val="20"/>
  </w:num>
  <w:num w:numId="23">
    <w:abstractNumId w:val="12"/>
  </w:num>
  <w:num w:numId="24">
    <w:abstractNumId w:val="19"/>
  </w:num>
  <w:num w:numId="25">
    <w:abstractNumId w:val="31"/>
  </w:num>
  <w:num w:numId="26">
    <w:abstractNumId w:val="28"/>
  </w:num>
  <w:num w:numId="27">
    <w:abstractNumId w:val="15"/>
  </w:num>
  <w:num w:numId="28">
    <w:abstractNumId w:val="18"/>
  </w:num>
  <w:num w:numId="29">
    <w:abstractNumId w:val="27"/>
  </w:num>
  <w:num w:numId="30">
    <w:abstractNumId w:val="30"/>
  </w:num>
  <w:num w:numId="31">
    <w:abstractNumId w:val="24"/>
  </w:num>
  <w:num w:numId="32">
    <w:abstractNumId w:val="4"/>
  </w:num>
  <w:num w:numId="33">
    <w:abstractNumId w:val="17"/>
  </w:num>
  <w:num w:numId="34">
    <w:abstractNumId w:val="2"/>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B6790"/>
    <w:rsid w:val="000C0757"/>
    <w:rsid w:val="000C4810"/>
    <w:rsid w:val="000D6B6F"/>
    <w:rsid w:val="000D6D5B"/>
    <w:rsid w:val="000D7195"/>
    <w:rsid w:val="000D7D48"/>
    <w:rsid w:val="000E1988"/>
    <w:rsid w:val="000F67AC"/>
    <w:rsid w:val="00100E1E"/>
    <w:rsid w:val="00104ED6"/>
    <w:rsid w:val="00106ECB"/>
    <w:rsid w:val="0011078D"/>
    <w:rsid w:val="00110939"/>
    <w:rsid w:val="00114BC2"/>
    <w:rsid w:val="00134177"/>
    <w:rsid w:val="00140768"/>
    <w:rsid w:val="00142498"/>
    <w:rsid w:val="00142E67"/>
    <w:rsid w:val="001517F0"/>
    <w:rsid w:val="00151E62"/>
    <w:rsid w:val="00153F01"/>
    <w:rsid w:val="0015572D"/>
    <w:rsid w:val="0015791C"/>
    <w:rsid w:val="00173A6A"/>
    <w:rsid w:val="00184113"/>
    <w:rsid w:val="001866C1"/>
    <w:rsid w:val="00192159"/>
    <w:rsid w:val="00195B13"/>
    <w:rsid w:val="00196C0E"/>
    <w:rsid w:val="001A08D0"/>
    <w:rsid w:val="001A2B7C"/>
    <w:rsid w:val="001A49EE"/>
    <w:rsid w:val="001C6F66"/>
    <w:rsid w:val="001C72E6"/>
    <w:rsid w:val="001C7A91"/>
    <w:rsid w:val="001D2B5E"/>
    <w:rsid w:val="001D2CB6"/>
    <w:rsid w:val="001D47D5"/>
    <w:rsid w:val="001D49F6"/>
    <w:rsid w:val="001D5F9B"/>
    <w:rsid w:val="001E49CD"/>
    <w:rsid w:val="001E62EF"/>
    <w:rsid w:val="001F3A33"/>
    <w:rsid w:val="001F40DB"/>
    <w:rsid w:val="001F4F3B"/>
    <w:rsid w:val="00200687"/>
    <w:rsid w:val="00200943"/>
    <w:rsid w:val="002014BC"/>
    <w:rsid w:val="00201C80"/>
    <w:rsid w:val="00210560"/>
    <w:rsid w:val="0021385A"/>
    <w:rsid w:val="00215EBF"/>
    <w:rsid w:val="002175BF"/>
    <w:rsid w:val="00221ACD"/>
    <w:rsid w:val="00222A93"/>
    <w:rsid w:val="00230E90"/>
    <w:rsid w:val="00235F8D"/>
    <w:rsid w:val="00242DCB"/>
    <w:rsid w:val="002441BF"/>
    <w:rsid w:val="00245F9F"/>
    <w:rsid w:val="00251A7F"/>
    <w:rsid w:val="00255627"/>
    <w:rsid w:val="00266AF3"/>
    <w:rsid w:val="002734FF"/>
    <w:rsid w:val="00274895"/>
    <w:rsid w:val="00274C64"/>
    <w:rsid w:val="00282AB3"/>
    <w:rsid w:val="00284215"/>
    <w:rsid w:val="00284492"/>
    <w:rsid w:val="00285ACA"/>
    <w:rsid w:val="00291B86"/>
    <w:rsid w:val="00293B42"/>
    <w:rsid w:val="00294C6F"/>
    <w:rsid w:val="002A68F6"/>
    <w:rsid w:val="002B1EA3"/>
    <w:rsid w:val="002B5151"/>
    <w:rsid w:val="002B77F5"/>
    <w:rsid w:val="002C0C0E"/>
    <w:rsid w:val="002C703F"/>
    <w:rsid w:val="002D1086"/>
    <w:rsid w:val="002F2221"/>
    <w:rsid w:val="002F5299"/>
    <w:rsid w:val="002F544A"/>
    <w:rsid w:val="00301E1E"/>
    <w:rsid w:val="00314DB4"/>
    <w:rsid w:val="00316777"/>
    <w:rsid w:val="00317219"/>
    <w:rsid w:val="0033018E"/>
    <w:rsid w:val="003310DC"/>
    <w:rsid w:val="00331114"/>
    <w:rsid w:val="003409CC"/>
    <w:rsid w:val="00346206"/>
    <w:rsid w:val="00351C2C"/>
    <w:rsid w:val="00352CB2"/>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6B5B"/>
    <w:rsid w:val="003D0B1A"/>
    <w:rsid w:val="003D22DC"/>
    <w:rsid w:val="003D7CCD"/>
    <w:rsid w:val="003F51B7"/>
    <w:rsid w:val="003F58E2"/>
    <w:rsid w:val="003F5F61"/>
    <w:rsid w:val="003F6C1C"/>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6539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2220"/>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73997"/>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347B"/>
    <w:rsid w:val="00765415"/>
    <w:rsid w:val="00765F7E"/>
    <w:rsid w:val="007724FD"/>
    <w:rsid w:val="00774784"/>
    <w:rsid w:val="007966E0"/>
    <w:rsid w:val="007A0D95"/>
    <w:rsid w:val="007A5231"/>
    <w:rsid w:val="007A5F52"/>
    <w:rsid w:val="007B3240"/>
    <w:rsid w:val="007B5505"/>
    <w:rsid w:val="007C0C25"/>
    <w:rsid w:val="007C6860"/>
    <w:rsid w:val="007D3C3D"/>
    <w:rsid w:val="007D438E"/>
    <w:rsid w:val="007E1FC1"/>
    <w:rsid w:val="007E36A1"/>
    <w:rsid w:val="007F0D8D"/>
    <w:rsid w:val="007F6E68"/>
    <w:rsid w:val="007F752A"/>
    <w:rsid w:val="00803F0C"/>
    <w:rsid w:val="0080474D"/>
    <w:rsid w:val="00822661"/>
    <w:rsid w:val="008234FF"/>
    <w:rsid w:val="008265C2"/>
    <w:rsid w:val="00833658"/>
    <w:rsid w:val="00852F51"/>
    <w:rsid w:val="0086162D"/>
    <w:rsid w:val="00861E46"/>
    <w:rsid w:val="00871371"/>
    <w:rsid w:val="00871CE7"/>
    <w:rsid w:val="00873FD2"/>
    <w:rsid w:val="00874531"/>
    <w:rsid w:val="00891059"/>
    <w:rsid w:val="00894DC6"/>
    <w:rsid w:val="008A33D9"/>
    <w:rsid w:val="008B02FA"/>
    <w:rsid w:val="008B2F5F"/>
    <w:rsid w:val="008B434C"/>
    <w:rsid w:val="008B73C5"/>
    <w:rsid w:val="008B7476"/>
    <w:rsid w:val="008C0ED6"/>
    <w:rsid w:val="008C1503"/>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07294"/>
    <w:rsid w:val="009116CF"/>
    <w:rsid w:val="00912358"/>
    <w:rsid w:val="00916B50"/>
    <w:rsid w:val="00925EF5"/>
    <w:rsid w:val="00931AB1"/>
    <w:rsid w:val="00933FEB"/>
    <w:rsid w:val="00935485"/>
    <w:rsid w:val="009411F5"/>
    <w:rsid w:val="00942F72"/>
    <w:rsid w:val="00954575"/>
    <w:rsid w:val="00960897"/>
    <w:rsid w:val="00964247"/>
    <w:rsid w:val="00966F13"/>
    <w:rsid w:val="00974486"/>
    <w:rsid w:val="009828EE"/>
    <w:rsid w:val="00990B20"/>
    <w:rsid w:val="00993A8D"/>
    <w:rsid w:val="009A18C5"/>
    <w:rsid w:val="009A6757"/>
    <w:rsid w:val="009A78DE"/>
    <w:rsid w:val="009B1143"/>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6474A"/>
    <w:rsid w:val="00A74282"/>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0DB7"/>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A44FB"/>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0020"/>
    <w:rsid w:val="00D4436F"/>
    <w:rsid w:val="00D507EC"/>
    <w:rsid w:val="00D50E4F"/>
    <w:rsid w:val="00D53957"/>
    <w:rsid w:val="00D61589"/>
    <w:rsid w:val="00D732D7"/>
    <w:rsid w:val="00D73354"/>
    <w:rsid w:val="00D75B87"/>
    <w:rsid w:val="00D77484"/>
    <w:rsid w:val="00D77915"/>
    <w:rsid w:val="00D83020"/>
    <w:rsid w:val="00D8345C"/>
    <w:rsid w:val="00D85255"/>
    <w:rsid w:val="00D87A10"/>
    <w:rsid w:val="00D97070"/>
    <w:rsid w:val="00DA04B8"/>
    <w:rsid w:val="00DA46A2"/>
    <w:rsid w:val="00DA4DB6"/>
    <w:rsid w:val="00DA5C75"/>
    <w:rsid w:val="00DB1F49"/>
    <w:rsid w:val="00DB22C1"/>
    <w:rsid w:val="00DB2544"/>
    <w:rsid w:val="00DC1EF4"/>
    <w:rsid w:val="00DC42BD"/>
    <w:rsid w:val="00DD5486"/>
    <w:rsid w:val="00DD5C98"/>
    <w:rsid w:val="00DD6217"/>
    <w:rsid w:val="00DE6712"/>
    <w:rsid w:val="00E00A06"/>
    <w:rsid w:val="00E014D1"/>
    <w:rsid w:val="00E01B71"/>
    <w:rsid w:val="00E02EB6"/>
    <w:rsid w:val="00E05675"/>
    <w:rsid w:val="00E13B1C"/>
    <w:rsid w:val="00E1777C"/>
    <w:rsid w:val="00E26FDD"/>
    <w:rsid w:val="00E34F41"/>
    <w:rsid w:val="00E37332"/>
    <w:rsid w:val="00E374A7"/>
    <w:rsid w:val="00E43581"/>
    <w:rsid w:val="00E43D7C"/>
    <w:rsid w:val="00E50473"/>
    <w:rsid w:val="00E51FCB"/>
    <w:rsid w:val="00E80DA5"/>
    <w:rsid w:val="00E8254C"/>
    <w:rsid w:val="00E8309F"/>
    <w:rsid w:val="00E9087A"/>
    <w:rsid w:val="00EA4447"/>
    <w:rsid w:val="00EA62DC"/>
    <w:rsid w:val="00EB1D7F"/>
    <w:rsid w:val="00EB23AD"/>
    <w:rsid w:val="00EB5FEC"/>
    <w:rsid w:val="00EC291B"/>
    <w:rsid w:val="00EC32E8"/>
    <w:rsid w:val="00EC43F2"/>
    <w:rsid w:val="00ED2BB8"/>
    <w:rsid w:val="00ED74C5"/>
    <w:rsid w:val="00EE6DCB"/>
    <w:rsid w:val="00EE7F2A"/>
    <w:rsid w:val="00EF1E7A"/>
    <w:rsid w:val="00EF395F"/>
    <w:rsid w:val="00EF5063"/>
    <w:rsid w:val="00EF70BE"/>
    <w:rsid w:val="00F0311E"/>
    <w:rsid w:val="00F03782"/>
    <w:rsid w:val="00F0435A"/>
    <w:rsid w:val="00F06AF2"/>
    <w:rsid w:val="00F0737E"/>
    <w:rsid w:val="00F07715"/>
    <w:rsid w:val="00F119FB"/>
    <w:rsid w:val="00F13502"/>
    <w:rsid w:val="00F15076"/>
    <w:rsid w:val="00F167F0"/>
    <w:rsid w:val="00F226A9"/>
    <w:rsid w:val="00F245C0"/>
    <w:rsid w:val="00F24C79"/>
    <w:rsid w:val="00F25D8E"/>
    <w:rsid w:val="00F26112"/>
    <w:rsid w:val="00F27F84"/>
    <w:rsid w:val="00F32475"/>
    <w:rsid w:val="00F33FC9"/>
    <w:rsid w:val="00F343A7"/>
    <w:rsid w:val="00F3462F"/>
    <w:rsid w:val="00F457ED"/>
    <w:rsid w:val="00F458CE"/>
    <w:rsid w:val="00F477F3"/>
    <w:rsid w:val="00F52CB4"/>
    <w:rsid w:val="00F53084"/>
    <w:rsid w:val="00F564A2"/>
    <w:rsid w:val="00F62F03"/>
    <w:rsid w:val="00F665C7"/>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6790"/>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0B6790"/>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hyperlink" Target="https://metering-app.web.app"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hyperlink" Target="https://github.com/JesseAyegba/metering-web"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hyperlink" Target="https://github.com/JesseAyegba/mete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9</TotalTime>
  <Pages>58</Pages>
  <Words>23598</Words>
  <Characters>134509</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98</cp:revision>
  <dcterms:created xsi:type="dcterms:W3CDTF">2021-03-27T07:07:00Z</dcterms:created>
  <dcterms:modified xsi:type="dcterms:W3CDTF">2021-07-2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